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docx" ContentType="application/vnd.openxmlformats-officedocument.wordprocessingml.document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03C13" w:rsidRDefault="00203C13">
      <w:pPr>
        <w:rPr>
          <w:rFonts w:ascii="Times New Roman" w:hAnsi="Times New Roman" w:cs="Times New Roman"/>
          <w:sz w:val="36"/>
          <w:szCs w:val="36"/>
        </w:rPr>
      </w:pPr>
    </w:p>
    <w:p w:rsidR="003D56B0" w:rsidRDefault="003D56B0" w:rsidP="003D56B0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AB V</w:t>
      </w:r>
    </w:p>
    <w:p w:rsidR="003D56B0" w:rsidRDefault="003D56B0" w:rsidP="003D56B0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ENUTUP</w:t>
      </w:r>
    </w:p>
    <w:p w:rsidR="003D56B0" w:rsidRPr="00A5192D" w:rsidRDefault="003D56B0" w:rsidP="003D56B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3D56B0" w:rsidRDefault="003D56B0" w:rsidP="003D56B0">
      <w:pPr>
        <w:pStyle w:val="ListParagraph"/>
        <w:numPr>
          <w:ilvl w:val="1"/>
          <w:numId w:val="8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Kesimpulan</w:t>
      </w:r>
      <w:proofErr w:type="spellEnd"/>
    </w:p>
    <w:p w:rsidR="003D56B0" w:rsidRDefault="003D56B0" w:rsidP="003D56B0">
      <w:pPr>
        <w:pStyle w:val="ListParagraph"/>
        <w:spacing w:line="360" w:lineRule="auto"/>
        <w:ind w:left="360" w:firstLine="63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a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:rsidR="003D56B0" w:rsidRDefault="003D56B0" w:rsidP="003D56B0">
      <w:pPr>
        <w:pStyle w:val="ListParagraph"/>
        <w:numPr>
          <w:ilvl w:val="0"/>
          <w:numId w:val="9"/>
        </w:numPr>
        <w:spacing w:line="360" w:lineRule="auto"/>
        <w:ind w:left="630" w:hanging="2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t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i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ta-r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k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</w:t>
      </w:r>
      <w:proofErr w:type="gramStart"/>
      <w:r>
        <w:rPr>
          <w:rFonts w:ascii="Times New Roman" w:hAnsi="Times New Roman" w:cs="Times New Roman"/>
          <w:sz w:val="24"/>
          <w:szCs w:val="24"/>
        </w:rPr>
        <w:t>,74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m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us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ram-B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en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3D56B0" w:rsidRDefault="003D56B0" w:rsidP="003D56B0">
      <w:pPr>
        <w:pStyle w:val="ListParagraph"/>
        <w:numPr>
          <w:ilvl w:val="0"/>
          <w:numId w:val="9"/>
        </w:numPr>
        <w:spacing w:line="360" w:lineRule="auto"/>
        <w:ind w:left="630" w:hanging="2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por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us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ram-B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m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rateg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2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9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us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u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2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9.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nt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us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84% </w:t>
      </w:r>
      <w:proofErr w:type="spellStart"/>
      <w:r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6%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3D56B0" w:rsidRDefault="003D56B0" w:rsidP="003D56B0">
      <w:pPr>
        <w:pStyle w:val="ListParagraph"/>
        <w:spacing w:line="360" w:lineRule="auto"/>
        <w:ind w:left="63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3D56B0" w:rsidRPr="00EC26DE" w:rsidRDefault="003D56B0" w:rsidP="003D56B0">
      <w:pPr>
        <w:pStyle w:val="ListParagraph"/>
        <w:numPr>
          <w:ilvl w:val="1"/>
          <w:numId w:val="8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C26DE">
        <w:rPr>
          <w:rFonts w:ascii="Times New Roman" w:hAnsi="Times New Roman" w:cs="Times New Roman"/>
          <w:b/>
          <w:sz w:val="24"/>
          <w:szCs w:val="24"/>
        </w:rPr>
        <w:t>Saran</w:t>
      </w:r>
    </w:p>
    <w:p w:rsidR="003D56B0" w:rsidRDefault="003D56B0" w:rsidP="003D56B0">
      <w:pPr>
        <w:pStyle w:val="ListParagraph"/>
        <w:spacing w:line="36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ran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b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i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rminal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ra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emp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por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uru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3D56B0" w:rsidRDefault="003D56B0" w:rsidP="003D56B0">
      <w:pPr>
        <w:pStyle w:val="ListParagraph"/>
        <w:spacing w:line="36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3D56B0" w:rsidRDefault="003D56B0" w:rsidP="003D56B0">
      <w:pPr>
        <w:pStyle w:val="ListParagraph"/>
        <w:spacing w:line="36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EE3CD7" w:rsidRDefault="00EE3CD7" w:rsidP="003D56B0">
      <w:pPr>
        <w:pStyle w:val="ListParagraph"/>
        <w:spacing w:line="36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EE3CD7" w:rsidRDefault="00EE3CD7" w:rsidP="003D56B0">
      <w:pPr>
        <w:pStyle w:val="ListParagraph"/>
        <w:spacing w:line="36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3D56B0" w:rsidRPr="00EE72EB" w:rsidRDefault="003D56B0" w:rsidP="003D56B0">
      <w:pPr>
        <w:pStyle w:val="ListParagraph"/>
        <w:spacing w:line="36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EE3CD7" w:rsidRPr="000C540A" w:rsidRDefault="003D56B0" w:rsidP="00EE3CD7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C540A">
        <w:rPr>
          <w:rFonts w:ascii="Times New Roman" w:hAnsi="Times New Roman" w:cs="Times New Roman"/>
          <w:b/>
          <w:sz w:val="24"/>
          <w:szCs w:val="24"/>
        </w:rPr>
        <w:lastRenderedPageBreak/>
        <w:t>DAFTAR PUSTAKA</w:t>
      </w:r>
    </w:p>
    <w:p w:rsidR="003D56B0" w:rsidRPr="000F4B89" w:rsidRDefault="003D56B0" w:rsidP="003D56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Damayanti, R., Usman, B., &amp; Putra, A. E. (2017)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Analisis Ku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itas Pelayanan Angkutan Umum (Transmusi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) Melalui Kinerja Terhadap Kepuasan Masyarakat di Kota Palembang</w:t>
      </w: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0F4B89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3D56B0" w:rsidRPr="000F4B89" w:rsidRDefault="003D56B0" w:rsidP="003D56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Dian, B., &amp; Sandy, A. (2019)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Analisis Kepuasan Penumpang Terhadap Pelayanan Bus Sekolah Kota Surabaya Dengan Metode Important Performance Analysis</w:t>
      </w: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F4B89">
        <w:rPr>
          <w:rFonts w:ascii="Times New Roman" w:hAnsi="Times New Roman" w:cs="Times New Roman"/>
          <w:noProof/>
          <w:sz w:val="24"/>
          <w:szCs w:val="24"/>
        </w:rPr>
        <w:t>(2), 100–111.</w:t>
      </w:r>
    </w:p>
    <w:p w:rsidR="003D56B0" w:rsidRPr="000F4B89" w:rsidRDefault="003D56B0" w:rsidP="003D56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Fassa, F., Jhon, F., Sitorus, P., &amp; Adikesuma, T. N. (2017). Kinerja Pelayanan Shuttle Bus Di Kota Mandiri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Sains Dan Teknologi 2017</w:t>
      </w: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November</w:t>
      </w:r>
      <w:r w:rsidRPr="000F4B89">
        <w:rPr>
          <w:rFonts w:ascii="Times New Roman" w:hAnsi="Times New Roman" w:cs="Times New Roman"/>
          <w:noProof/>
          <w:sz w:val="24"/>
          <w:szCs w:val="24"/>
        </w:rPr>
        <w:t>, 1–2.</w:t>
      </w:r>
    </w:p>
    <w:p w:rsidR="003D56B0" w:rsidRPr="000F4B89" w:rsidRDefault="003D56B0" w:rsidP="003D56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Hasyim, M., &amp; Listiawan, T. (2014). Penerapan Aplikasi IBM SPSS Untuk Analisis Data Bagi Pengajar Pondok Hidayatul Mubtadi’in Ngunut Tulungagung Demi Meningkatkan Kualitas Pembelajaran dan Kreativitas Karya Ilmiah Guru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Jurnal Pengabdian Kepada Masyarakat</w:t>
      </w: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0F4B89">
        <w:rPr>
          <w:rFonts w:ascii="Times New Roman" w:hAnsi="Times New Roman" w:cs="Times New Roman"/>
          <w:noProof/>
          <w:sz w:val="24"/>
          <w:szCs w:val="24"/>
        </w:rPr>
        <w:t>(1), 28–35.</w:t>
      </w:r>
    </w:p>
    <w:p w:rsidR="003D56B0" w:rsidRPr="000F4B89" w:rsidRDefault="003D56B0" w:rsidP="003D56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Idris, Z. (2009). Kajian “TINGKAT KEPUASAN” Pengguna Angkutan Umum di DIY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Dinamika Teknik Sipil</w:t>
      </w: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0F4B89">
        <w:rPr>
          <w:rFonts w:ascii="Times New Roman" w:hAnsi="Times New Roman" w:cs="Times New Roman"/>
          <w:noProof/>
          <w:sz w:val="24"/>
          <w:szCs w:val="24"/>
        </w:rPr>
        <w:t>(2), 189–196. https://doi.org/10.2169/naika.56.1379</w:t>
      </w:r>
    </w:p>
    <w:p w:rsidR="003D56B0" w:rsidRPr="000F4B89" w:rsidRDefault="003D56B0" w:rsidP="003D56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Junior, N. P. S., Rumayar, A. L. E., &amp; Sendow, T. K. (2016). Analisis Kebutuhan Angkutan Umum Penumpang Kota Manado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Jurnal Sipil Statik</w:t>
      </w: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F4B89">
        <w:rPr>
          <w:rFonts w:ascii="Times New Roman" w:hAnsi="Times New Roman" w:cs="Times New Roman"/>
          <w:noProof/>
          <w:sz w:val="24"/>
          <w:szCs w:val="24"/>
        </w:rPr>
        <w:t>(6), 367–373.</w:t>
      </w:r>
    </w:p>
    <w:p w:rsidR="003D56B0" w:rsidRPr="000F4B89" w:rsidRDefault="003D56B0" w:rsidP="003D56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Leliana, A., &amp; Oktaviastuti, B. (2020)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Analisis Kepuasan Penumpang Kereta Api Terhadap Angkutan Umum di Stasiun Madiun</w:t>
      </w: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F4B89">
        <w:rPr>
          <w:rFonts w:ascii="Times New Roman" w:hAnsi="Times New Roman" w:cs="Times New Roman"/>
          <w:noProof/>
          <w:sz w:val="24"/>
          <w:szCs w:val="24"/>
        </w:rPr>
        <w:t>(1), 1–6.</w:t>
      </w:r>
    </w:p>
    <w:p w:rsidR="003D56B0" w:rsidRPr="000F4B89" w:rsidRDefault="003D56B0" w:rsidP="003D56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Mahendra, I. (2017). Analisis Kualitas Pelayanan Pada Angkutan Umum Angkutan Koperasi Daerah Kabupaten Purworejo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Fakultas Ekonomi Universitas Islam Indonesia, Universitas Islam Indonesia</w:t>
      </w: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kualitas pelayanan pada angkutan umum di yogyakarta</w:t>
      </w:r>
      <w:r w:rsidRPr="000F4B89">
        <w:rPr>
          <w:rFonts w:ascii="Times New Roman" w:hAnsi="Times New Roman" w:cs="Times New Roman"/>
          <w:noProof/>
          <w:sz w:val="24"/>
          <w:szCs w:val="24"/>
        </w:rPr>
        <w:t>, 1–15.</w:t>
      </w:r>
    </w:p>
    <w:p w:rsidR="003D56B0" w:rsidRPr="000F4B89" w:rsidRDefault="003D56B0" w:rsidP="003D56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Moha, S., &amp; Loindong, S. (2016). Analisis Kualitas Pelayanan Dan Fasilitas Terhadap Kepuasan Konsumen Pada Hotel Yuta Di Kota Manado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F4B89">
        <w:rPr>
          <w:rFonts w:ascii="Times New Roman" w:hAnsi="Times New Roman" w:cs="Times New Roman"/>
          <w:noProof/>
          <w:sz w:val="24"/>
          <w:szCs w:val="24"/>
        </w:rPr>
        <w:t>(1), 575–584.</w:t>
      </w:r>
    </w:p>
    <w:p w:rsidR="003D56B0" w:rsidRPr="000F4B89" w:rsidRDefault="003D56B0" w:rsidP="003D56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Mustafa, A., &amp; Sugiarto. (2013). Analisis Pengaruh Kualitas Pelayanan Terhadap Kepuasan Penghuni ( Studi Kasus Rusunawa Jurug Surakarta )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Matriks Teknik Sipil</w:t>
      </w: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F4B89">
        <w:rPr>
          <w:rFonts w:ascii="Times New Roman" w:hAnsi="Times New Roman" w:cs="Times New Roman"/>
          <w:noProof/>
          <w:sz w:val="24"/>
          <w:szCs w:val="24"/>
        </w:rPr>
        <w:t>(2), 63.</w:t>
      </w:r>
    </w:p>
    <w:p w:rsidR="003D56B0" w:rsidRPr="000F4B89" w:rsidRDefault="003D56B0" w:rsidP="003D56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Ong, J. O., &amp; Pambudi, J. (2014). Importance Performance Analysis Di SBU Laboratory Cibitung PT SUCOFINDO (PERSERO)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Jurnal Teknik Industri UNDIP</w:t>
      </w: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IX</w:t>
      </w:r>
      <w:r w:rsidRPr="000F4B89">
        <w:rPr>
          <w:rFonts w:ascii="Times New Roman" w:hAnsi="Times New Roman" w:cs="Times New Roman"/>
          <w:noProof/>
          <w:sz w:val="24"/>
          <w:szCs w:val="24"/>
        </w:rPr>
        <w:t>(1), 8–9.</w:t>
      </w:r>
    </w:p>
    <w:p w:rsidR="003D56B0" w:rsidRPr="000F4B89" w:rsidRDefault="003D56B0" w:rsidP="003D56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Prima, G. R. (2020)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Tingkat Kepuasan Pengguna Jasa Terhadap Pelayanan Angkutan Umum Perkotaan di Kota Tasikmalaya</w:t>
      </w: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0F4B89">
        <w:rPr>
          <w:rFonts w:ascii="Times New Roman" w:hAnsi="Times New Roman" w:cs="Times New Roman"/>
          <w:noProof/>
          <w:sz w:val="24"/>
          <w:szCs w:val="24"/>
        </w:rPr>
        <w:t>(2), 129–140.</w:t>
      </w:r>
    </w:p>
    <w:p w:rsidR="003D56B0" w:rsidRPr="000F4B89" w:rsidRDefault="003D56B0" w:rsidP="003D56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Sumanga, U. A. (2013). Analisis Kepuasan Pengguna Jasa Terhadap Penerapan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Media Engineering</w:t>
      </w: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F4B89">
        <w:rPr>
          <w:rFonts w:ascii="Times New Roman" w:hAnsi="Times New Roman" w:cs="Times New Roman"/>
          <w:noProof/>
          <w:sz w:val="24"/>
          <w:szCs w:val="24"/>
        </w:rPr>
        <w:t>(1), 6–13.</w:t>
      </w:r>
    </w:p>
    <w:p w:rsidR="003D56B0" w:rsidRPr="000F4B89" w:rsidRDefault="003D56B0" w:rsidP="003D56B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Wedagama, D. M. ., Suthanaya, P. A., &amp; Pramana, P. C. A. (2020). Analisis Kinerja Layanan Angkutan Umum Massal Bus Trans Sarbagita Berdasarkan Persepsi Kepuasan Penumpang.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Jurnal Spektran</w:t>
      </w:r>
      <w:r w:rsidRPr="000F4B8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4B89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0F4B89">
        <w:rPr>
          <w:rFonts w:ascii="Times New Roman" w:hAnsi="Times New Roman" w:cs="Times New Roman"/>
          <w:noProof/>
          <w:sz w:val="24"/>
          <w:szCs w:val="24"/>
        </w:rPr>
        <w:t>(1), 11–18.</w:t>
      </w:r>
    </w:p>
    <w:p w:rsidR="003D56B0" w:rsidRPr="00BC0079" w:rsidRDefault="003D56B0" w:rsidP="003D56B0">
      <w:pPr>
        <w:widowControl w:val="0"/>
        <w:autoSpaceDE w:val="0"/>
        <w:autoSpaceDN w:val="0"/>
        <w:adjustRightInd w:val="0"/>
        <w:spacing w:line="240" w:lineRule="auto"/>
        <w:ind w:left="480" w:hanging="480"/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>
        <w:rPr>
          <w:rFonts w:ascii="Times New Roman" w:hAnsi="Times New Roman" w:cs="Times New Roman"/>
          <w:sz w:val="24"/>
          <w:szCs w:val="24"/>
        </w:rPr>
        <w:t>, 2014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&amp;D. Bandung: </w:t>
      </w:r>
      <w:proofErr w:type="spellStart"/>
      <w:r>
        <w:rPr>
          <w:rFonts w:ascii="Times New Roman" w:hAnsi="Times New Roman" w:cs="Times New Roman"/>
          <w:sz w:val="24"/>
          <w:szCs w:val="24"/>
        </w:rPr>
        <w:t>Alfabet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3D56B0" w:rsidRDefault="003D56B0" w:rsidP="003D56B0"/>
    <w:p w:rsidR="00203C13" w:rsidRDefault="00203C13">
      <w:pPr>
        <w:rPr>
          <w:rFonts w:ascii="Times New Roman" w:hAnsi="Times New Roman" w:cs="Times New Roman"/>
          <w:sz w:val="28"/>
          <w:szCs w:val="28"/>
        </w:rPr>
      </w:pPr>
    </w:p>
    <w:p w:rsidR="00FD6F79" w:rsidRDefault="00FD6F79">
      <w:pPr>
        <w:rPr>
          <w:rFonts w:ascii="Times New Roman" w:hAnsi="Times New Roman" w:cs="Times New Roman"/>
          <w:sz w:val="28"/>
          <w:szCs w:val="28"/>
        </w:rPr>
      </w:pPr>
    </w:p>
    <w:p w:rsidR="00FD6F79" w:rsidRDefault="00FD6F79">
      <w:pPr>
        <w:rPr>
          <w:rFonts w:ascii="Times New Roman" w:hAnsi="Times New Roman" w:cs="Times New Roman"/>
          <w:sz w:val="28"/>
          <w:szCs w:val="28"/>
        </w:rPr>
      </w:pPr>
    </w:p>
    <w:p w:rsidR="00FD6F79" w:rsidRDefault="00FD6F79">
      <w:pPr>
        <w:rPr>
          <w:rFonts w:ascii="Times New Roman" w:hAnsi="Times New Roman" w:cs="Times New Roman"/>
          <w:sz w:val="28"/>
          <w:szCs w:val="28"/>
        </w:rPr>
      </w:pPr>
    </w:p>
    <w:p w:rsidR="00FD6F79" w:rsidRDefault="00FD6F79">
      <w:pPr>
        <w:rPr>
          <w:rFonts w:ascii="Times New Roman" w:hAnsi="Times New Roman" w:cs="Times New Roman"/>
          <w:sz w:val="28"/>
          <w:szCs w:val="28"/>
        </w:rPr>
      </w:pPr>
    </w:p>
    <w:p w:rsidR="00FD6F79" w:rsidRDefault="00FD6F79" w:rsidP="00FD6F79">
      <w:pPr>
        <w:rPr>
          <w:rFonts w:ascii="Times New Roman" w:hAnsi="Times New Roman" w:cs="Times New Roman"/>
          <w:b/>
          <w:sz w:val="56"/>
          <w:szCs w:val="56"/>
        </w:rPr>
      </w:pPr>
    </w:p>
    <w:p w:rsidR="00F05157" w:rsidRPr="00BD5755" w:rsidRDefault="00BD5755" w:rsidP="00BD5755">
      <w:pPr>
        <w:jc w:val="center"/>
        <w:rPr>
          <w:rFonts w:ascii="Times New Roman" w:hAnsi="Times New Roman" w:cs="Times New Roman"/>
          <w:sz w:val="56"/>
          <w:szCs w:val="56"/>
        </w:rPr>
      </w:pPr>
      <w:r w:rsidRPr="00BD5755">
        <w:rPr>
          <w:rFonts w:ascii="Times New Roman" w:hAnsi="Times New Roman" w:cs="Times New Roman"/>
          <w:b/>
          <w:sz w:val="56"/>
          <w:szCs w:val="56"/>
        </w:rPr>
        <w:t>LAMPIRAN</w:t>
      </w:r>
    </w:p>
    <w:p w:rsidR="008F0DE6" w:rsidRDefault="008F0DE6">
      <w:pPr>
        <w:rPr>
          <w:rFonts w:ascii="Times New Roman" w:hAnsi="Times New Roman" w:cs="Times New Roman"/>
          <w:sz w:val="28"/>
          <w:szCs w:val="28"/>
        </w:rPr>
      </w:pPr>
    </w:p>
    <w:p w:rsidR="008F0DE6" w:rsidRDefault="008F0DE6">
      <w:pPr>
        <w:rPr>
          <w:rFonts w:ascii="Times New Roman" w:hAnsi="Times New Roman" w:cs="Times New Roman"/>
          <w:sz w:val="28"/>
          <w:szCs w:val="28"/>
        </w:rPr>
      </w:pPr>
    </w:p>
    <w:p w:rsidR="008F0DE6" w:rsidRDefault="008F0DE6">
      <w:pPr>
        <w:rPr>
          <w:rFonts w:ascii="Times New Roman" w:hAnsi="Times New Roman" w:cs="Times New Roman"/>
          <w:sz w:val="28"/>
          <w:szCs w:val="28"/>
        </w:rPr>
      </w:pPr>
    </w:p>
    <w:p w:rsidR="008F0DE6" w:rsidRDefault="008F0DE6">
      <w:pPr>
        <w:rPr>
          <w:rFonts w:ascii="Times New Roman" w:hAnsi="Times New Roman" w:cs="Times New Roman"/>
          <w:sz w:val="28"/>
          <w:szCs w:val="28"/>
        </w:rPr>
      </w:pPr>
    </w:p>
    <w:p w:rsidR="008F0DE6" w:rsidRDefault="008F0DE6">
      <w:pPr>
        <w:rPr>
          <w:rFonts w:ascii="Times New Roman" w:hAnsi="Times New Roman" w:cs="Times New Roman"/>
          <w:sz w:val="28"/>
          <w:szCs w:val="28"/>
        </w:rPr>
      </w:pPr>
    </w:p>
    <w:p w:rsidR="008F0DE6" w:rsidRDefault="008F0DE6">
      <w:pPr>
        <w:rPr>
          <w:rFonts w:ascii="Times New Roman" w:hAnsi="Times New Roman" w:cs="Times New Roman"/>
          <w:sz w:val="28"/>
          <w:szCs w:val="28"/>
        </w:rPr>
      </w:pPr>
    </w:p>
    <w:p w:rsidR="008F0DE6" w:rsidRDefault="008F0DE6">
      <w:pPr>
        <w:rPr>
          <w:rFonts w:ascii="Times New Roman" w:hAnsi="Times New Roman" w:cs="Times New Roman"/>
          <w:sz w:val="28"/>
          <w:szCs w:val="28"/>
        </w:rPr>
      </w:pPr>
    </w:p>
    <w:p w:rsidR="008F0DE6" w:rsidRDefault="008F0DE6">
      <w:pPr>
        <w:rPr>
          <w:rFonts w:ascii="Times New Roman" w:hAnsi="Times New Roman" w:cs="Times New Roman"/>
          <w:sz w:val="28"/>
          <w:szCs w:val="28"/>
        </w:rPr>
      </w:pPr>
    </w:p>
    <w:p w:rsidR="008F0DE6" w:rsidRDefault="008F0DE6">
      <w:pPr>
        <w:rPr>
          <w:rFonts w:ascii="Times New Roman" w:hAnsi="Times New Roman" w:cs="Times New Roman"/>
          <w:sz w:val="28"/>
          <w:szCs w:val="28"/>
        </w:rPr>
      </w:pPr>
    </w:p>
    <w:p w:rsidR="008F0DE6" w:rsidRDefault="008F0DE6">
      <w:pPr>
        <w:rPr>
          <w:rFonts w:ascii="Times New Roman" w:hAnsi="Times New Roman" w:cs="Times New Roman"/>
          <w:sz w:val="28"/>
          <w:szCs w:val="28"/>
        </w:rPr>
      </w:pPr>
    </w:p>
    <w:p w:rsidR="008F0DE6" w:rsidRDefault="008F0DE6">
      <w:pPr>
        <w:rPr>
          <w:rFonts w:ascii="Times New Roman" w:hAnsi="Times New Roman" w:cs="Times New Roman"/>
          <w:sz w:val="28"/>
          <w:szCs w:val="28"/>
        </w:rPr>
      </w:pPr>
    </w:p>
    <w:p w:rsidR="008F0DE6" w:rsidRDefault="008F0DE6">
      <w:pPr>
        <w:rPr>
          <w:rFonts w:ascii="Times New Roman" w:hAnsi="Times New Roman" w:cs="Times New Roman"/>
          <w:sz w:val="28"/>
          <w:szCs w:val="28"/>
        </w:rPr>
      </w:pPr>
    </w:p>
    <w:p w:rsidR="008F0DE6" w:rsidRDefault="008F0DE6">
      <w:pPr>
        <w:rPr>
          <w:rFonts w:ascii="Times New Roman" w:hAnsi="Times New Roman" w:cs="Times New Roman"/>
          <w:sz w:val="28"/>
          <w:szCs w:val="28"/>
        </w:rPr>
      </w:pPr>
    </w:p>
    <w:p w:rsidR="008F0DE6" w:rsidRPr="00F971B4" w:rsidRDefault="008F0DE6">
      <w:pPr>
        <w:rPr>
          <w:rFonts w:ascii="Times New Roman" w:hAnsi="Times New Roman" w:cs="Times New Roman"/>
          <w:sz w:val="28"/>
          <w:szCs w:val="28"/>
        </w:rPr>
      </w:pPr>
    </w:p>
    <w:p w:rsidR="008F0DE6" w:rsidRDefault="008F0DE6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F0DE6" w:rsidRDefault="008F0DE6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F0DE6" w:rsidRDefault="008F0DE6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F0DE6" w:rsidRDefault="008F0DE6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F0DE6" w:rsidRDefault="008F0DE6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F0DE6" w:rsidRDefault="008F0DE6" w:rsidP="00925465">
      <w:pPr>
        <w:rPr>
          <w:rFonts w:ascii="Times New Roman" w:hAnsi="Times New Roman" w:cs="Times New Roman"/>
          <w:b/>
          <w:sz w:val="28"/>
          <w:szCs w:val="28"/>
        </w:rPr>
      </w:pPr>
    </w:p>
    <w:p w:rsidR="00314891" w:rsidRPr="00F971B4" w:rsidRDefault="00133576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971B4">
        <w:rPr>
          <w:rFonts w:ascii="Times New Roman" w:hAnsi="Times New Roman" w:cs="Times New Roman"/>
          <w:b/>
          <w:sz w:val="28"/>
          <w:szCs w:val="28"/>
        </w:rPr>
        <w:t>LAMPIRAN I</w:t>
      </w:r>
    </w:p>
    <w:p w:rsidR="00203C13" w:rsidRDefault="00203C13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971B4">
        <w:rPr>
          <w:rFonts w:ascii="Times New Roman" w:hAnsi="Times New Roman" w:cs="Times New Roman"/>
          <w:b/>
          <w:sz w:val="28"/>
          <w:szCs w:val="28"/>
        </w:rPr>
        <w:t>JAWABA</w:t>
      </w:r>
      <w:r w:rsidR="007F701F" w:rsidRPr="00F971B4">
        <w:rPr>
          <w:rFonts w:ascii="Times New Roman" w:hAnsi="Times New Roman" w:cs="Times New Roman"/>
          <w:b/>
          <w:sz w:val="28"/>
          <w:szCs w:val="28"/>
        </w:rPr>
        <w:t>N PENUMPANG BERDASARKAN KINERJA/KEPUASAN DAN KEPENTINGAN</w:t>
      </w:r>
    </w:p>
    <w:p w:rsidR="008F23DA" w:rsidRDefault="008F23DA" w:rsidP="008F23DA">
      <w:pPr>
        <w:rPr>
          <w:rFonts w:ascii="Times New Roman" w:hAnsi="Times New Roman" w:cs="Times New Roman"/>
          <w:b/>
          <w:sz w:val="24"/>
          <w:szCs w:val="24"/>
        </w:rPr>
      </w:pPr>
    </w:p>
    <w:p w:rsidR="008F23DA" w:rsidRDefault="008F23DA" w:rsidP="008F23DA">
      <w:pPr>
        <w:rPr>
          <w:rFonts w:ascii="Times New Roman" w:hAnsi="Times New Roman" w:cs="Times New Roman"/>
          <w:b/>
          <w:sz w:val="24"/>
          <w:szCs w:val="24"/>
        </w:rPr>
      </w:pPr>
    </w:p>
    <w:p w:rsidR="008F23DA" w:rsidRDefault="008F23DA" w:rsidP="008F23DA">
      <w:pPr>
        <w:rPr>
          <w:rFonts w:ascii="Times New Roman" w:hAnsi="Times New Roman" w:cs="Times New Roman"/>
          <w:b/>
          <w:sz w:val="24"/>
          <w:szCs w:val="24"/>
        </w:rPr>
      </w:pPr>
    </w:p>
    <w:p w:rsidR="008F23DA" w:rsidRDefault="008F23DA" w:rsidP="008F23DA">
      <w:pPr>
        <w:rPr>
          <w:rFonts w:ascii="Times New Roman" w:hAnsi="Times New Roman" w:cs="Times New Roman"/>
          <w:b/>
          <w:sz w:val="24"/>
          <w:szCs w:val="24"/>
        </w:rPr>
      </w:pPr>
    </w:p>
    <w:p w:rsidR="008F23DA" w:rsidRDefault="008F23DA" w:rsidP="008F23DA">
      <w:pPr>
        <w:rPr>
          <w:rFonts w:ascii="Times New Roman" w:hAnsi="Times New Roman" w:cs="Times New Roman"/>
          <w:b/>
          <w:sz w:val="24"/>
          <w:szCs w:val="24"/>
        </w:rPr>
      </w:pPr>
    </w:p>
    <w:p w:rsidR="008F23DA" w:rsidRDefault="008F23DA" w:rsidP="008F23DA">
      <w:pPr>
        <w:rPr>
          <w:rFonts w:ascii="Times New Roman" w:hAnsi="Times New Roman" w:cs="Times New Roman"/>
          <w:b/>
          <w:sz w:val="24"/>
          <w:szCs w:val="24"/>
        </w:rPr>
      </w:pPr>
    </w:p>
    <w:p w:rsidR="008F23DA" w:rsidRDefault="008F23DA" w:rsidP="008F23DA">
      <w:pPr>
        <w:rPr>
          <w:rFonts w:ascii="Times New Roman" w:hAnsi="Times New Roman" w:cs="Times New Roman"/>
          <w:b/>
          <w:sz w:val="24"/>
          <w:szCs w:val="24"/>
        </w:rPr>
      </w:pPr>
    </w:p>
    <w:p w:rsidR="008F23DA" w:rsidRDefault="008F23DA" w:rsidP="008F23DA">
      <w:pPr>
        <w:rPr>
          <w:rFonts w:ascii="Times New Roman" w:hAnsi="Times New Roman" w:cs="Times New Roman"/>
          <w:b/>
          <w:sz w:val="24"/>
          <w:szCs w:val="24"/>
        </w:rPr>
      </w:pPr>
    </w:p>
    <w:p w:rsidR="008F23DA" w:rsidRDefault="008F23DA" w:rsidP="008F23DA">
      <w:pPr>
        <w:rPr>
          <w:rFonts w:ascii="Times New Roman" w:hAnsi="Times New Roman" w:cs="Times New Roman"/>
          <w:b/>
          <w:sz w:val="24"/>
          <w:szCs w:val="24"/>
        </w:rPr>
      </w:pPr>
    </w:p>
    <w:p w:rsidR="008F23DA" w:rsidRDefault="008F23DA" w:rsidP="008F23DA">
      <w:pPr>
        <w:rPr>
          <w:rFonts w:ascii="Times New Roman" w:hAnsi="Times New Roman" w:cs="Times New Roman"/>
          <w:b/>
          <w:sz w:val="24"/>
          <w:szCs w:val="24"/>
        </w:rPr>
      </w:pPr>
    </w:p>
    <w:p w:rsidR="008F23DA" w:rsidRDefault="008F23DA" w:rsidP="008F23DA">
      <w:pPr>
        <w:rPr>
          <w:rFonts w:ascii="Times New Roman" w:hAnsi="Times New Roman" w:cs="Times New Roman"/>
          <w:b/>
          <w:sz w:val="24"/>
          <w:szCs w:val="24"/>
        </w:rPr>
      </w:pPr>
    </w:p>
    <w:p w:rsidR="008F23DA" w:rsidRDefault="008F23DA" w:rsidP="008F23DA">
      <w:pPr>
        <w:rPr>
          <w:rFonts w:ascii="Times New Roman" w:hAnsi="Times New Roman" w:cs="Times New Roman"/>
          <w:b/>
          <w:sz w:val="24"/>
          <w:szCs w:val="24"/>
        </w:rPr>
      </w:pPr>
    </w:p>
    <w:p w:rsidR="008F23DA" w:rsidRDefault="008F23DA" w:rsidP="008F23DA">
      <w:pPr>
        <w:rPr>
          <w:rFonts w:ascii="Times New Roman" w:hAnsi="Times New Roman" w:cs="Times New Roman"/>
          <w:b/>
          <w:sz w:val="24"/>
          <w:szCs w:val="24"/>
        </w:rPr>
      </w:pPr>
    </w:p>
    <w:p w:rsidR="00BD5755" w:rsidRDefault="00BD5755" w:rsidP="008F23DA">
      <w:pPr>
        <w:rPr>
          <w:rFonts w:ascii="Times New Roman" w:hAnsi="Times New Roman" w:cs="Times New Roman"/>
          <w:b/>
          <w:sz w:val="24"/>
          <w:szCs w:val="24"/>
        </w:rPr>
      </w:pPr>
    </w:p>
    <w:p w:rsidR="008F23DA" w:rsidRPr="00CC4233" w:rsidRDefault="008F23DA" w:rsidP="008F23DA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CC4233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CC4233">
        <w:rPr>
          <w:rFonts w:ascii="Times New Roman" w:hAnsi="Times New Roman" w:cs="Times New Roman"/>
          <w:b/>
          <w:sz w:val="24"/>
          <w:szCs w:val="24"/>
        </w:rPr>
        <w:t xml:space="preserve"> 1</w:t>
      </w:r>
    </w:p>
    <w:p w:rsidR="008F23DA" w:rsidRPr="00C84D02" w:rsidRDefault="008F23DA" w:rsidP="008F23DA">
      <w:pPr>
        <w:jc w:val="center"/>
        <w:rPr>
          <w:rFonts w:ascii="Times New Roman" w:hAnsi="Times New Roman" w:cs="Times New Roman"/>
          <w:b/>
        </w:rPr>
      </w:pPr>
      <w:r w:rsidRPr="00C84D02">
        <w:rPr>
          <w:rFonts w:ascii="Times New Roman" w:hAnsi="Times New Roman" w:cs="Times New Roman"/>
          <w:b/>
        </w:rPr>
        <w:t>JAWABAN PENUMPANG BERDASARKAN KINERJA/KE</w:t>
      </w:r>
      <w:r>
        <w:rPr>
          <w:rFonts w:ascii="Times New Roman" w:hAnsi="Times New Roman" w:cs="Times New Roman"/>
          <w:b/>
        </w:rPr>
        <w:t>PUASAN</w:t>
      </w:r>
    </w:p>
    <w:p w:rsidR="008F23DA" w:rsidRDefault="008F23DA" w:rsidP="008F23DA"/>
    <w:p w:rsidR="008F23DA" w:rsidRDefault="008F23DA" w:rsidP="008F23DA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object w:dxaOrig="18058" w:dyaOrig="2070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3.3pt;height:530.9pt" o:ole="">
            <v:imagedata r:id="rId8" o:title=""/>
          </v:shape>
          <o:OLEObject Type="Embed" ProgID="Excel.Sheet.12" ShapeID="_x0000_i1025" DrawAspect="Content" ObjectID="_1693594841" r:id="rId9"/>
        </w:object>
      </w:r>
    </w:p>
    <w:p w:rsidR="008F23DA" w:rsidRPr="00BE6A12" w:rsidRDefault="008F23DA" w:rsidP="008F23DA">
      <w:pPr>
        <w:rPr>
          <w:rFonts w:ascii="Times New Roman" w:hAnsi="Times New Roman" w:cs="Times New Roman"/>
          <w:b/>
        </w:rPr>
      </w:pPr>
    </w:p>
    <w:p w:rsidR="008F23DA" w:rsidRPr="00B95DBE" w:rsidRDefault="008F23DA" w:rsidP="008F23DA">
      <w:pPr>
        <w:jc w:val="center"/>
        <w:rPr>
          <w:rFonts w:ascii="Times New Roman" w:hAnsi="Times New Roman" w:cs="Times New Roman"/>
          <w:b/>
        </w:rPr>
      </w:pPr>
      <w:r w:rsidRPr="00B95DBE">
        <w:rPr>
          <w:rFonts w:ascii="Times New Roman" w:hAnsi="Times New Roman" w:cs="Times New Roman"/>
          <w:b/>
        </w:rPr>
        <w:lastRenderedPageBreak/>
        <w:t>JAWABAN PENUMPANG BERDASARKAN KINERJA/KEPENTINGAN</w:t>
      </w:r>
    </w:p>
    <w:p w:rsidR="008F23DA" w:rsidRDefault="008F23DA" w:rsidP="008F23DA">
      <w:r>
        <w:object w:dxaOrig="15780" w:dyaOrig="20415">
          <v:shape id="_x0000_i1026" type="#_x0000_t75" style="width:434.5pt;height:562.25pt" o:ole="">
            <v:imagedata r:id="rId10" o:title=""/>
          </v:shape>
          <o:OLEObject Type="Embed" ProgID="Excel.Sheet.12" ShapeID="_x0000_i1026" DrawAspect="Content" ObjectID="_1693594842" r:id="rId11"/>
        </w:object>
      </w:r>
    </w:p>
    <w:p w:rsidR="008F23DA" w:rsidRDefault="008F23DA" w:rsidP="008F23DA">
      <w:pPr>
        <w:jc w:val="center"/>
      </w:pPr>
    </w:p>
    <w:p w:rsidR="008F23DA" w:rsidRDefault="008F23DA" w:rsidP="008F23DA">
      <w:pPr>
        <w:jc w:val="center"/>
      </w:pPr>
    </w:p>
    <w:p w:rsidR="008F23DA" w:rsidRPr="00F971B4" w:rsidRDefault="008F23DA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203C13" w:rsidRPr="00BD74B4" w:rsidRDefault="00203C13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203C13" w:rsidRPr="00BD74B4" w:rsidRDefault="00203C13" w:rsidP="00133576">
      <w:pPr>
        <w:jc w:val="center"/>
        <w:rPr>
          <w:rFonts w:ascii="Times New Roman" w:hAnsi="Times New Roman" w:cs="Times New Roman"/>
          <w:b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054FCF">
      <w:pPr>
        <w:rPr>
          <w:rFonts w:ascii="Times New Roman" w:hAnsi="Times New Roman" w:cs="Times New Roman"/>
          <w:sz w:val="36"/>
          <w:szCs w:val="36"/>
        </w:rPr>
      </w:pPr>
    </w:p>
    <w:p w:rsidR="00203C13" w:rsidRPr="00F971B4" w:rsidRDefault="00203C13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971B4">
        <w:rPr>
          <w:rFonts w:ascii="Times New Roman" w:hAnsi="Times New Roman" w:cs="Times New Roman"/>
          <w:b/>
          <w:sz w:val="28"/>
          <w:szCs w:val="28"/>
        </w:rPr>
        <w:t>LAMPIRAN II</w:t>
      </w:r>
    </w:p>
    <w:p w:rsidR="00203C13" w:rsidRDefault="00203C13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971B4">
        <w:rPr>
          <w:rFonts w:ascii="Times New Roman" w:hAnsi="Times New Roman" w:cs="Times New Roman"/>
          <w:b/>
          <w:sz w:val="28"/>
          <w:szCs w:val="28"/>
        </w:rPr>
        <w:t>PER</w:t>
      </w:r>
      <w:r w:rsidR="00A501FC" w:rsidRPr="00F971B4">
        <w:rPr>
          <w:rFonts w:ascii="Times New Roman" w:hAnsi="Times New Roman" w:cs="Times New Roman"/>
          <w:b/>
          <w:sz w:val="28"/>
          <w:szCs w:val="28"/>
        </w:rPr>
        <w:t>HITUNGAN NILAI RATA-RATA PENILAIAN KINERJA TERHADAP KEPUASAN</w:t>
      </w:r>
    </w:p>
    <w:p w:rsidR="004B4857" w:rsidRDefault="004B4857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4B4857" w:rsidRDefault="004B4857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4B4857" w:rsidRDefault="004B4857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4B4857" w:rsidRDefault="004B4857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4B4857" w:rsidRDefault="004B4857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4B4857" w:rsidRDefault="004B4857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4B4857" w:rsidRDefault="004B4857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4B4857" w:rsidRDefault="004B4857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4B4857" w:rsidRDefault="004B4857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4B4857" w:rsidRDefault="004B4857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4B4857" w:rsidRDefault="004B4857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4B4857" w:rsidRDefault="004B4857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1E5D32" w:rsidRDefault="001E5D32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4B4857" w:rsidRPr="00B95DBE" w:rsidRDefault="004B4857" w:rsidP="004B4857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B95DBE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B95DBE">
        <w:rPr>
          <w:rFonts w:ascii="Times New Roman" w:hAnsi="Times New Roman" w:cs="Times New Roman"/>
          <w:b/>
          <w:sz w:val="24"/>
          <w:szCs w:val="24"/>
        </w:rPr>
        <w:t xml:space="preserve"> 2 </w:t>
      </w:r>
      <w:proofErr w:type="spellStart"/>
      <w:r w:rsidRPr="00B95DBE">
        <w:rPr>
          <w:rFonts w:ascii="Times New Roman" w:hAnsi="Times New Roman" w:cs="Times New Roman"/>
          <w:b/>
          <w:sz w:val="24"/>
          <w:szCs w:val="24"/>
        </w:rPr>
        <w:t>Perhitungan</w:t>
      </w:r>
      <w:proofErr w:type="spellEnd"/>
      <w:r w:rsidRPr="00B95DB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B95DBE">
        <w:rPr>
          <w:rFonts w:ascii="Times New Roman" w:hAnsi="Times New Roman" w:cs="Times New Roman"/>
          <w:b/>
          <w:sz w:val="24"/>
          <w:szCs w:val="24"/>
        </w:rPr>
        <w:t>nilai</w:t>
      </w:r>
      <w:proofErr w:type="spellEnd"/>
      <w:r w:rsidRPr="00B95DBE">
        <w:rPr>
          <w:rFonts w:ascii="Times New Roman" w:hAnsi="Times New Roman" w:cs="Times New Roman"/>
          <w:b/>
          <w:sz w:val="24"/>
          <w:szCs w:val="24"/>
        </w:rPr>
        <w:t xml:space="preserve"> rata-rata </w:t>
      </w:r>
      <w:proofErr w:type="spellStart"/>
      <w:r w:rsidRPr="00B95DBE">
        <w:rPr>
          <w:rFonts w:ascii="Times New Roman" w:hAnsi="Times New Roman" w:cs="Times New Roman"/>
          <w:b/>
          <w:sz w:val="24"/>
          <w:szCs w:val="24"/>
        </w:rPr>
        <w:t>Penilaian</w:t>
      </w:r>
      <w:proofErr w:type="spellEnd"/>
      <w:r w:rsidRPr="00B95DB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B95DBE">
        <w:rPr>
          <w:rFonts w:ascii="Times New Roman" w:hAnsi="Times New Roman" w:cs="Times New Roman"/>
          <w:b/>
          <w:sz w:val="24"/>
          <w:szCs w:val="24"/>
        </w:rPr>
        <w:t>Kinerja</w:t>
      </w:r>
      <w:proofErr w:type="spellEnd"/>
      <w:r w:rsidRPr="00B95DB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B95DBE">
        <w:rPr>
          <w:rFonts w:ascii="Times New Roman" w:hAnsi="Times New Roman" w:cs="Times New Roman"/>
          <w:b/>
          <w:sz w:val="24"/>
          <w:szCs w:val="24"/>
        </w:rPr>
        <w:t>Terhadap</w:t>
      </w:r>
      <w:proofErr w:type="spellEnd"/>
      <w:r w:rsidRPr="00B95DB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B95DBE">
        <w:rPr>
          <w:rFonts w:ascii="Times New Roman" w:hAnsi="Times New Roman" w:cs="Times New Roman"/>
          <w:b/>
          <w:sz w:val="24"/>
          <w:szCs w:val="24"/>
        </w:rPr>
        <w:t>Kepuasan</w:t>
      </w:r>
      <w:proofErr w:type="spellEnd"/>
    </w:p>
    <w:p w:rsidR="004B4857" w:rsidRDefault="004B4857" w:rsidP="004B485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object w:dxaOrig="9829" w:dyaOrig="5270">
          <v:shape id="_x0000_i1027" type="#_x0000_t75" style="width:491.5pt;height:262.95pt" o:ole="">
            <v:imagedata r:id="rId12" o:title=""/>
          </v:shape>
          <o:OLEObject Type="Embed" ProgID="Excel.Sheet.12" ShapeID="_x0000_i1027" DrawAspect="Content" ObjectID="_1693594843" r:id="rId13"/>
        </w:object>
      </w:r>
    </w:p>
    <w:p w:rsidR="004B4857" w:rsidRDefault="004B4857" w:rsidP="004B4857">
      <w:pPr>
        <w:rPr>
          <w:rFonts w:ascii="Times New Roman" w:hAnsi="Times New Roman" w:cs="Times New Roman"/>
          <w:sz w:val="24"/>
          <w:szCs w:val="24"/>
        </w:rPr>
      </w:pPr>
    </w:p>
    <w:p w:rsidR="004B4857" w:rsidRDefault="004B4857" w:rsidP="004B4857">
      <w:pPr>
        <w:rPr>
          <w:rFonts w:ascii="Times New Roman" w:hAnsi="Times New Roman" w:cs="Times New Roman"/>
          <w:sz w:val="24"/>
          <w:szCs w:val="24"/>
        </w:rPr>
      </w:pPr>
    </w:p>
    <w:p w:rsidR="004B4857" w:rsidRDefault="004B4857" w:rsidP="004B4857">
      <w:pPr>
        <w:rPr>
          <w:rFonts w:ascii="Times New Roman" w:hAnsi="Times New Roman" w:cs="Times New Roman"/>
          <w:sz w:val="24"/>
          <w:szCs w:val="24"/>
        </w:rPr>
      </w:pPr>
    </w:p>
    <w:p w:rsidR="004B4857" w:rsidRDefault="004B4857" w:rsidP="004B4857">
      <w:pPr>
        <w:rPr>
          <w:rFonts w:ascii="Times New Roman" w:hAnsi="Times New Roman" w:cs="Times New Roman"/>
          <w:sz w:val="24"/>
          <w:szCs w:val="24"/>
        </w:rPr>
      </w:pPr>
    </w:p>
    <w:p w:rsidR="004B4857" w:rsidRDefault="004B4857" w:rsidP="004B4857">
      <w:pPr>
        <w:rPr>
          <w:rFonts w:ascii="Times New Roman" w:hAnsi="Times New Roman" w:cs="Times New Roman"/>
          <w:sz w:val="24"/>
          <w:szCs w:val="24"/>
        </w:rPr>
      </w:pPr>
    </w:p>
    <w:p w:rsidR="004B4857" w:rsidRDefault="004B4857" w:rsidP="004B4857">
      <w:pPr>
        <w:rPr>
          <w:rFonts w:ascii="Times New Roman" w:hAnsi="Times New Roman" w:cs="Times New Roman"/>
          <w:sz w:val="24"/>
          <w:szCs w:val="24"/>
        </w:rPr>
      </w:pPr>
    </w:p>
    <w:p w:rsidR="004B4857" w:rsidRDefault="004B4857" w:rsidP="004B4857">
      <w:pPr>
        <w:rPr>
          <w:rFonts w:ascii="Times New Roman" w:hAnsi="Times New Roman" w:cs="Times New Roman"/>
          <w:sz w:val="24"/>
          <w:szCs w:val="24"/>
        </w:rPr>
      </w:pPr>
    </w:p>
    <w:p w:rsidR="004B4857" w:rsidRDefault="004B4857" w:rsidP="004B4857">
      <w:pPr>
        <w:rPr>
          <w:rFonts w:ascii="Times New Roman" w:hAnsi="Times New Roman" w:cs="Times New Roman"/>
          <w:sz w:val="24"/>
          <w:szCs w:val="24"/>
        </w:rPr>
      </w:pPr>
    </w:p>
    <w:p w:rsidR="004B4857" w:rsidRDefault="004B4857" w:rsidP="004B4857">
      <w:pPr>
        <w:rPr>
          <w:rFonts w:ascii="Times New Roman" w:hAnsi="Times New Roman" w:cs="Times New Roman"/>
          <w:sz w:val="24"/>
          <w:szCs w:val="24"/>
        </w:rPr>
      </w:pPr>
    </w:p>
    <w:p w:rsidR="004B4857" w:rsidRDefault="004B4857" w:rsidP="004B4857">
      <w:pPr>
        <w:rPr>
          <w:rFonts w:ascii="Times New Roman" w:hAnsi="Times New Roman" w:cs="Times New Roman"/>
          <w:sz w:val="24"/>
          <w:szCs w:val="24"/>
        </w:rPr>
      </w:pPr>
    </w:p>
    <w:p w:rsidR="004B4857" w:rsidRPr="004D1505" w:rsidRDefault="004B4857" w:rsidP="004B4857">
      <w:pPr>
        <w:rPr>
          <w:rFonts w:ascii="Times New Roman" w:hAnsi="Times New Roman" w:cs="Times New Roman"/>
          <w:b/>
          <w:sz w:val="24"/>
          <w:szCs w:val="24"/>
        </w:rPr>
      </w:pPr>
    </w:p>
    <w:p w:rsidR="004B4857" w:rsidRPr="00F971B4" w:rsidRDefault="004B4857" w:rsidP="00133576">
      <w:pPr>
        <w:jc w:val="center"/>
        <w:rPr>
          <w:rFonts w:ascii="Times New Roman" w:hAnsi="Times New Roman" w:cs="Times New Roman"/>
          <w:sz w:val="28"/>
          <w:szCs w:val="28"/>
        </w:rPr>
      </w:pPr>
    </w:p>
    <w:p w:rsidR="00133576" w:rsidRDefault="00133576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F05157" w:rsidRPr="00D546B7" w:rsidRDefault="00F05157" w:rsidP="004B2B4B">
      <w:pPr>
        <w:rPr>
          <w:rFonts w:ascii="Times New Roman" w:hAnsi="Times New Roman" w:cs="Times New Roman"/>
          <w:sz w:val="34"/>
          <w:szCs w:val="36"/>
        </w:rPr>
      </w:pPr>
    </w:p>
    <w:p w:rsidR="00203C13" w:rsidRPr="00F971B4" w:rsidRDefault="00203C13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971B4">
        <w:rPr>
          <w:rFonts w:ascii="Times New Roman" w:hAnsi="Times New Roman" w:cs="Times New Roman"/>
          <w:b/>
          <w:sz w:val="28"/>
          <w:szCs w:val="28"/>
        </w:rPr>
        <w:t>LAMPIRAN III</w:t>
      </w:r>
    </w:p>
    <w:p w:rsidR="00203C13" w:rsidRDefault="00381A95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971B4">
        <w:rPr>
          <w:rFonts w:ascii="Times New Roman" w:hAnsi="Times New Roman" w:cs="Times New Roman"/>
          <w:b/>
          <w:sz w:val="28"/>
          <w:szCs w:val="28"/>
        </w:rPr>
        <w:t>HASIL UJI VALIDITAS MENGGUNAKAN SPSS</w:t>
      </w:r>
    </w:p>
    <w:p w:rsidR="004B4857" w:rsidRDefault="004B4857" w:rsidP="004B4857">
      <w:pPr>
        <w:rPr>
          <w:rFonts w:ascii="Arial" w:hAnsi="Arial" w:cs="Arial"/>
          <w:b/>
          <w:bCs/>
          <w:sz w:val="26"/>
          <w:szCs w:val="26"/>
        </w:rPr>
      </w:pPr>
    </w:p>
    <w:p w:rsidR="004B4857" w:rsidRDefault="004B4857" w:rsidP="004B4857">
      <w:pPr>
        <w:rPr>
          <w:rFonts w:ascii="Arial" w:hAnsi="Arial" w:cs="Arial"/>
          <w:b/>
          <w:bCs/>
          <w:sz w:val="26"/>
          <w:szCs w:val="26"/>
        </w:rPr>
      </w:pPr>
    </w:p>
    <w:p w:rsidR="004B4857" w:rsidRDefault="004B4857" w:rsidP="004B4857">
      <w:pPr>
        <w:rPr>
          <w:rFonts w:ascii="Arial" w:hAnsi="Arial" w:cs="Arial"/>
          <w:b/>
          <w:bCs/>
          <w:sz w:val="26"/>
          <w:szCs w:val="26"/>
        </w:rPr>
      </w:pPr>
    </w:p>
    <w:p w:rsidR="004B4857" w:rsidRDefault="004B4857" w:rsidP="004B4857">
      <w:pPr>
        <w:rPr>
          <w:rFonts w:ascii="Arial" w:hAnsi="Arial" w:cs="Arial"/>
          <w:b/>
          <w:bCs/>
          <w:sz w:val="26"/>
          <w:szCs w:val="26"/>
        </w:rPr>
      </w:pPr>
    </w:p>
    <w:p w:rsidR="004B4857" w:rsidRDefault="004B4857" w:rsidP="004B4857">
      <w:pPr>
        <w:rPr>
          <w:rFonts w:ascii="Arial" w:hAnsi="Arial" w:cs="Arial"/>
          <w:b/>
          <w:bCs/>
          <w:sz w:val="26"/>
          <w:szCs w:val="26"/>
        </w:rPr>
      </w:pPr>
    </w:p>
    <w:p w:rsidR="004B4857" w:rsidRDefault="004B4857" w:rsidP="004B4857">
      <w:pPr>
        <w:rPr>
          <w:rFonts w:ascii="Arial" w:hAnsi="Arial" w:cs="Arial"/>
          <w:b/>
          <w:bCs/>
          <w:sz w:val="26"/>
          <w:szCs w:val="26"/>
        </w:rPr>
      </w:pPr>
    </w:p>
    <w:p w:rsidR="004B4857" w:rsidRDefault="004B4857" w:rsidP="004B4857">
      <w:pPr>
        <w:rPr>
          <w:rFonts w:ascii="Arial" w:hAnsi="Arial" w:cs="Arial"/>
          <w:b/>
          <w:bCs/>
          <w:sz w:val="26"/>
          <w:szCs w:val="26"/>
        </w:rPr>
      </w:pPr>
    </w:p>
    <w:p w:rsidR="004B4857" w:rsidRDefault="004B4857" w:rsidP="004B4857">
      <w:pPr>
        <w:rPr>
          <w:rFonts w:ascii="Arial" w:hAnsi="Arial" w:cs="Arial"/>
          <w:b/>
          <w:bCs/>
          <w:sz w:val="26"/>
          <w:szCs w:val="26"/>
        </w:rPr>
      </w:pPr>
    </w:p>
    <w:p w:rsidR="004B4857" w:rsidRDefault="004B4857" w:rsidP="004B4857">
      <w:pPr>
        <w:rPr>
          <w:rFonts w:ascii="Arial" w:hAnsi="Arial" w:cs="Arial"/>
          <w:b/>
          <w:bCs/>
          <w:sz w:val="26"/>
          <w:szCs w:val="26"/>
        </w:rPr>
      </w:pPr>
    </w:p>
    <w:p w:rsidR="004B4857" w:rsidRDefault="004B4857" w:rsidP="004B4857">
      <w:pPr>
        <w:rPr>
          <w:rFonts w:ascii="Arial" w:hAnsi="Arial" w:cs="Arial"/>
          <w:b/>
          <w:bCs/>
          <w:sz w:val="26"/>
          <w:szCs w:val="26"/>
        </w:rPr>
      </w:pPr>
    </w:p>
    <w:p w:rsidR="004B4857" w:rsidRDefault="004B4857" w:rsidP="004B4857">
      <w:pPr>
        <w:rPr>
          <w:rFonts w:ascii="Arial" w:hAnsi="Arial" w:cs="Arial"/>
          <w:b/>
          <w:bCs/>
          <w:sz w:val="26"/>
          <w:szCs w:val="26"/>
        </w:rPr>
      </w:pPr>
    </w:p>
    <w:p w:rsidR="004B4857" w:rsidRDefault="004B4857" w:rsidP="004B4857">
      <w:pPr>
        <w:rPr>
          <w:rFonts w:ascii="Arial" w:hAnsi="Arial" w:cs="Arial"/>
          <w:b/>
          <w:bCs/>
          <w:sz w:val="26"/>
          <w:szCs w:val="26"/>
        </w:rPr>
      </w:pPr>
    </w:p>
    <w:p w:rsidR="004B4857" w:rsidRDefault="004B4857" w:rsidP="004B4857">
      <w:pPr>
        <w:rPr>
          <w:rFonts w:ascii="Arial" w:hAnsi="Arial" w:cs="Arial"/>
          <w:b/>
          <w:bCs/>
          <w:sz w:val="26"/>
          <w:szCs w:val="26"/>
        </w:rPr>
      </w:pPr>
    </w:p>
    <w:p w:rsidR="005B222E" w:rsidRDefault="005B222E" w:rsidP="004B4857">
      <w:pPr>
        <w:spacing w:line="400" w:lineRule="atLeast"/>
        <w:rPr>
          <w:rFonts w:ascii="Times New Roman" w:hAnsi="Times New Roman" w:cs="Times New Roman"/>
          <w:b/>
          <w:sz w:val="24"/>
          <w:szCs w:val="24"/>
        </w:rPr>
      </w:pPr>
    </w:p>
    <w:p w:rsidR="004B4857" w:rsidRPr="00A2044E" w:rsidRDefault="004B4857" w:rsidP="004B4857">
      <w:pPr>
        <w:spacing w:line="400" w:lineRule="atLeast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A2044E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A2044E">
        <w:rPr>
          <w:rFonts w:ascii="Times New Roman" w:hAnsi="Times New Roman" w:cs="Times New Roman"/>
          <w:b/>
          <w:sz w:val="24"/>
          <w:szCs w:val="24"/>
        </w:rPr>
        <w:t xml:space="preserve"> 3 </w:t>
      </w:r>
      <w:proofErr w:type="spellStart"/>
      <w:r w:rsidRPr="00A2044E">
        <w:rPr>
          <w:rFonts w:ascii="Times New Roman" w:hAnsi="Times New Roman" w:cs="Times New Roman"/>
          <w:b/>
          <w:sz w:val="24"/>
          <w:szCs w:val="24"/>
        </w:rPr>
        <w:t>Hasil</w:t>
      </w:r>
      <w:proofErr w:type="spellEnd"/>
      <w:r w:rsidRPr="00A2044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A2044E">
        <w:rPr>
          <w:rFonts w:ascii="Times New Roman" w:hAnsi="Times New Roman" w:cs="Times New Roman"/>
          <w:b/>
          <w:sz w:val="24"/>
          <w:szCs w:val="24"/>
        </w:rPr>
        <w:t>Uji</w:t>
      </w:r>
      <w:proofErr w:type="spellEnd"/>
      <w:r w:rsidRPr="00A2044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A2044E">
        <w:rPr>
          <w:rFonts w:ascii="Times New Roman" w:hAnsi="Times New Roman" w:cs="Times New Roman"/>
          <w:b/>
          <w:sz w:val="24"/>
          <w:szCs w:val="24"/>
        </w:rPr>
        <w:t>Validitas</w:t>
      </w:r>
      <w:proofErr w:type="spellEnd"/>
      <w:r w:rsidRPr="00A2044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A2044E">
        <w:rPr>
          <w:rFonts w:ascii="Times New Roman" w:hAnsi="Times New Roman" w:cs="Times New Roman"/>
          <w:b/>
          <w:sz w:val="24"/>
          <w:szCs w:val="24"/>
        </w:rPr>
        <w:t>menggunakan</w:t>
      </w:r>
      <w:proofErr w:type="spellEnd"/>
      <w:r w:rsidRPr="00A2044E">
        <w:rPr>
          <w:rFonts w:ascii="Times New Roman" w:hAnsi="Times New Roman" w:cs="Times New Roman"/>
          <w:b/>
          <w:sz w:val="24"/>
          <w:szCs w:val="24"/>
        </w:rPr>
        <w:t xml:space="preserve"> SPSS</w:t>
      </w:r>
    </w:p>
    <w:tbl>
      <w:tblPr>
        <w:tblW w:w="93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97"/>
        <w:gridCol w:w="1153"/>
        <w:gridCol w:w="594"/>
        <w:gridCol w:w="594"/>
        <w:gridCol w:w="594"/>
        <w:gridCol w:w="593"/>
        <w:gridCol w:w="593"/>
        <w:gridCol w:w="593"/>
        <w:gridCol w:w="593"/>
        <w:gridCol w:w="593"/>
        <w:gridCol w:w="593"/>
        <w:gridCol w:w="593"/>
        <w:gridCol w:w="593"/>
        <w:gridCol w:w="593"/>
        <w:gridCol w:w="593"/>
      </w:tblGrid>
      <w:tr w:rsidR="004B4857" w:rsidTr="00C83FFA">
        <w:trPr>
          <w:cantSplit/>
        </w:trPr>
        <w:tc>
          <w:tcPr>
            <w:tcW w:w="9356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4B4857" w:rsidTr="00C83FFA">
        <w:trPr>
          <w:cantSplit/>
        </w:trPr>
        <w:tc>
          <w:tcPr>
            <w:tcW w:w="1647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2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3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4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5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6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7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8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9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0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1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2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3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</w:t>
            </w:r>
          </w:p>
        </w:tc>
        <w:tc>
          <w:tcPr>
            <w:tcW w:w="115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8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2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3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7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8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68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3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23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8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0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0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2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38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2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1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3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8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5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3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3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0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2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6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4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7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4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3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7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9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4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3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6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6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9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5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6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6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9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8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8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8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P6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5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6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5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0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6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9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3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7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8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3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9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6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8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5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7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8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9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9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8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8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2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9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6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0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7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6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5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5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5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4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9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3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6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0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9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7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7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0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8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8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6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1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2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6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3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3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8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2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2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6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2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5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9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9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8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3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3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6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4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5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3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4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5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6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14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5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3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6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0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1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8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45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0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1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9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8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59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TOTAL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8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9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4B4857" w:rsidTr="00C83FFA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</w:tbl>
    <w:p w:rsidR="004B4857" w:rsidRDefault="004B4857" w:rsidP="004B4857">
      <w:pPr>
        <w:rPr>
          <w:rFonts w:ascii="Arial" w:hAnsi="Arial" w:cs="Arial"/>
          <w:color w:val="010205"/>
          <w:sz w:val="18"/>
          <w:szCs w:val="18"/>
        </w:rPr>
      </w:pPr>
    </w:p>
    <w:tbl>
      <w:tblPr>
        <w:tblW w:w="93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53"/>
        <w:gridCol w:w="2681"/>
        <w:gridCol w:w="1382"/>
        <w:gridCol w:w="1382"/>
        <w:gridCol w:w="1382"/>
        <w:gridCol w:w="1382"/>
      </w:tblGrid>
      <w:tr w:rsidR="004B4857" w:rsidTr="00C83FFA">
        <w:trPr>
          <w:cantSplit/>
        </w:trPr>
        <w:tc>
          <w:tcPr>
            <w:tcW w:w="935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4B4857" w:rsidTr="00C83FFA">
        <w:trPr>
          <w:cantSplit/>
        </w:trPr>
        <w:tc>
          <w:tcPr>
            <w:tcW w:w="3834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8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4</w:t>
            </w:r>
          </w:p>
        </w:tc>
        <w:tc>
          <w:tcPr>
            <w:tcW w:w="138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5</w:t>
            </w:r>
          </w:p>
        </w:tc>
        <w:tc>
          <w:tcPr>
            <w:tcW w:w="138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6</w:t>
            </w:r>
          </w:p>
        </w:tc>
        <w:tc>
          <w:tcPr>
            <w:tcW w:w="1381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B4857" w:rsidRDefault="004B4857" w:rsidP="00C83F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</w:t>
            </w:r>
          </w:p>
        </w:tc>
        <w:tc>
          <w:tcPr>
            <w:tcW w:w="268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5</w:t>
            </w:r>
          </w:p>
        </w:tc>
        <w:tc>
          <w:tcPr>
            <w:tcW w:w="138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0</w:t>
            </w:r>
          </w:p>
        </w:tc>
        <w:tc>
          <w:tcPr>
            <w:tcW w:w="138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38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8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3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7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2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6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7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56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3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7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0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7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0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4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5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6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6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1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6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1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7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7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8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1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9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9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9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1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8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0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1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2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8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1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1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3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2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6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8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6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1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3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1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4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5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4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5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6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9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4857" w:rsidTr="00C83FFA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B4857" w:rsidRDefault="004B4857" w:rsidP="00C83FF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</w:tbl>
    <w:p w:rsidR="004B4857" w:rsidRDefault="004B4857" w:rsidP="004B4857">
      <w:pPr>
        <w:rPr>
          <w:rFonts w:ascii="Arial" w:hAnsi="Arial" w:cs="Arial"/>
          <w:color w:val="010205"/>
          <w:sz w:val="18"/>
          <w:szCs w:val="18"/>
        </w:rPr>
      </w:pPr>
    </w:p>
    <w:tbl>
      <w:tblPr>
        <w:tblW w:w="93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362"/>
      </w:tblGrid>
      <w:tr w:rsidR="004B4857" w:rsidTr="00C83FFA">
        <w:trPr>
          <w:cantSplit/>
        </w:trPr>
        <w:tc>
          <w:tcPr>
            <w:tcW w:w="93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  <w:tr w:rsidR="004B4857" w:rsidTr="00C83FFA">
        <w:trPr>
          <w:cantSplit/>
        </w:trPr>
        <w:tc>
          <w:tcPr>
            <w:tcW w:w="93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B4857" w:rsidRDefault="004B4857" w:rsidP="00C83FFA">
            <w:pPr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4B4857" w:rsidRDefault="004B4857" w:rsidP="004B4857">
      <w:pPr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4B4857" w:rsidRDefault="004B4857" w:rsidP="004B4857">
      <w:r>
        <w:t>RELIABILITY</w:t>
      </w:r>
    </w:p>
    <w:p w:rsidR="004B4857" w:rsidRDefault="004B4857" w:rsidP="004B4857">
      <w:r>
        <w:t xml:space="preserve">  /VARIABLES=P1 P2 P3 P4 P5 P6 P7 P8 P9 P10 P11 P12 P13 P14 P15 P16</w:t>
      </w:r>
    </w:p>
    <w:p w:rsidR="004B4857" w:rsidRDefault="004B4857" w:rsidP="004B4857">
      <w:r>
        <w:t xml:space="preserve">  /</w:t>
      </w:r>
      <w:proofErr w:type="gramStart"/>
      <w:r>
        <w:t>SCALE(</w:t>
      </w:r>
      <w:proofErr w:type="gramEnd"/>
      <w:r>
        <w:t>'ALL VARIABLES') ALL</w:t>
      </w:r>
    </w:p>
    <w:p w:rsidR="004B4857" w:rsidRDefault="004B4857" w:rsidP="004B4857">
      <w:r>
        <w:t xml:space="preserve">  /MODEL=ALPHA</w:t>
      </w:r>
    </w:p>
    <w:p w:rsidR="004B4857" w:rsidRDefault="004B4857" w:rsidP="004B4857">
      <w:r>
        <w:t xml:space="preserve">  /SUMMARY=</w:t>
      </w:r>
      <w:proofErr w:type="spellStart"/>
      <w:r>
        <w:t>TOTAl</w:t>
      </w:r>
      <w:proofErr w:type="spellEnd"/>
    </w:p>
    <w:p w:rsidR="004B4857" w:rsidRDefault="004B4857" w:rsidP="004B4857"/>
    <w:p w:rsidR="004B4857" w:rsidRPr="00F971B4" w:rsidRDefault="004B4857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203C13" w:rsidRPr="00F971B4" w:rsidRDefault="00203C13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054FCF">
      <w:pPr>
        <w:rPr>
          <w:rFonts w:ascii="Times New Roman" w:hAnsi="Times New Roman" w:cs="Times New Roman"/>
          <w:sz w:val="36"/>
          <w:szCs w:val="36"/>
        </w:rPr>
      </w:pPr>
    </w:p>
    <w:p w:rsidR="00203C13" w:rsidRPr="00F971B4" w:rsidRDefault="00203C13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971B4">
        <w:rPr>
          <w:rFonts w:ascii="Times New Roman" w:hAnsi="Times New Roman" w:cs="Times New Roman"/>
          <w:b/>
          <w:sz w:val="28"/>
          <w:szCs w:val="28"/>
        </w:rPr>
        <w:t>LAMPIRAN IV</w:t>
      </w:r>
    </w:p>
    <w:p w:rsidR="00203C13" w:rsidRDefault="00381A95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971B4">
        <w:rPr>
          <w:rFonts w:ascii="Times New Roman" w:hAnsi="Times New Roman" w:cs="Times New Roman"/>
          <w:b/>
          <w:sz w:val="28"/>
          <w:szCs w:val="28"/>
        </w:rPr>
        <w:t>HASIL UJI RELIABILITAS MENGGUNAKAN SPSS</w:t>
      </w:r>
    </w:p>
    <w:p w:rsidR="008C5114" w:rsidRDefault="008C5114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C5114" w:rsidRDefault="008C5114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C5114" w:rsidRDefault="008C5114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C5114" w:rsidRDefault="008C5114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C5114" w:rsidRDefault="008C5114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C5114" w:rsidRDefault="008C5114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C5114" w:rsidRDefault="008C5114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C5114" w:rsidRDefault="008C5114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C5114" w:rsidRDefault="008C5114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C5114" w:rsidRDefault="008C5114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C5114" w:rsidRDefault="008C5114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C5114" w:rsidRDefault="008C5114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D0430D" w:rsidRDefault="00D0430D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C5114" w:rsidRPr="00A2044E" w:rsidRDefault="008C5114" w:rsidP="008C5114">
      <w:pPr>
        <w:spacing w:line="400" w:lineRule="atLeast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A2044E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A2044E">
        <w:rPr>
          <w:rFonts w:ascii="Times New Roman" w:hAnsi="Times New Roman" w:cs="Times New Roman"/>
          <w:b/>
          <w:sz w:val="24"/>
          <w:szCs w:val="24"/>
        </w:rPr>
        <w:t xml:space="preserve"> 4 </w:t>
      </w:r>
      <w:proofErr w:type="spellStart"/>
      <w:r w:rsidRPr="00A2044E">
        <w:rPr>
          <w:rFonts w:ascii="Times New Roman" w:hAnsi="Times New Roman" w:cs="Times New Roman"/>
          <w:b/>
          <w:sz w:val="24"/>
          <w:szCs w:val="24"/>
        </w:rPr>
        <w:t>Hasil</w:t>
      </w:r>
      <w:proofErr w:type="spellEnd"/>
      <w:r w:rsidRPr="00A2044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A2044E">
        <w:rPr>
          <w:rFonts w:ascii="Times New Roman" w:hAnsi="Times New Roman" w:cs="Times New Roman"/>
          <w:b/>
          <w:sz w:val="24"/>
          <w:szCs w:val="24"/>
        </w:rPr>
        <w:t>Uji</w:t>
      </w:r>
      <w:proofErr w:type="spellEnd"/>
      <w:r w:rsidRPr="00A2044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A2044E">
        <w:rPr>
          <w:rFonts w:ascii="Times New Roman" w:hAnsi="Times New Roman" w:cs="Times New Roman"/>
          <w:b/>
          <w:sz w:val="24"/>
          <w:szCs w:val="24"/>
        </w:rPr>
        <w:t>Reliabilitas</w:t>
      </w:r>
      <w:proofErr w:type="spellEnd"/>
      <w:r w:rsidRPr="00A2044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A2044E">
        <w:rPr>
          <w:rFonts w:ascii="Times New Roman" w:hAnsi="Times New Roman" w:cs="Times New Roman"/>
          <w:b/>
          <w:sz w:val="24"/>
          <w:szCs w:val="24"/>
        </w:rPr>
        <w:t>Menggunakan</w:t>
      </w:r>
      <w:proofErr w:type="spellEnd"/>
      <w:r w:rsidRPr="00A2044E">
        <w:rPr>
          <w:rFonts w:ascii="Times New Roman" w:hAnsi="Times New Roman" w:cs="Times New Roman"/>
          <w:b/>
          <w:sz w:val="24"/>
          <w:szCs w:val="24"/>
        </w:rPr>
        <w:t xml:space="preserve"> SPSS</w:t>
      </w:r>
    </w:p>
    <w:tbl>
      <w:tblPr>
        <w:tblW w:w="414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75"/>
        <w:gridCol w:w="1174"/>
        <w:gridCol w:w="1048"/>
        <w:gridCol w:w="1048"/>
      </w:tblGrid>
      <w:tr w:rsidR="008C5114" w:rsidTr="00250A97">
        <w:trPr>
          <w:cantSplit/>
        </w:trPr>
        <w:tc>
          <w:tcPr>
            <w:tcW w:w="414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8C5114" w:rsidTr="00250A97">
        <w:trPr>
          <w:cantSplit/>
        </w:trPr>
        <w:tc>
          <w:tcPr>
            <w:tcW w:w="204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4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8C5114" w:rsidTr="00250A97">
        <w:trPr>
          <w:cantSplit/>
        </w:trPr>
        <w:tc>
          <w:tcPr>
            <w:tcW w:w="87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7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4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04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8C5114" w:rsidTr="00250A97">
        <w:trPr>
          <w:cantSplit/>
        </w:trPr>
        <w:tc>
          <w:tcPr>
            <w:tcW w:w="87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7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Excluded</w:t>
            </w:r>
            <w:r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4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4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</w:t>
            </w:r>
          </w:p>
        </w:tc>
      </w:tr>
      <w:tr w:rsidR="008C5114" w:rsidTr="00250A97">
        <w:trPr>
          <w:cantSplit/>
        </w:trPr>
        <w:tc>
          <w:tcPr>
            <w:tcW w:w="87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7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4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04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.0</w:t>
            </w:r>
          </w:p>
        </w:tc>
      </w:tr>
    </w:tbl>
    <w:p w:rsidR="008C5114" w:rsidRDefault="008C5114" w:rsidP="008C5114">
      <w:pPr>
        <w:rPr>
          <w:rFonts w:ascii="Arial" w:hAnsi="Arial" w:cs="Arial"/>
          <w:color w:val="010205"/>
          <w:sz w:val="18"/>
          <w:szCs w:val="18"/>
        </w:rPr>
      </w:pPr>
    </w:p>
    <w:tbl>
      <w:tblPr>
        <w:tblW w:w="414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145"/>
      </w:tblGrid>
      <w:tr w:rsidR="008C5114" w:rsidTr="00250A97">
        <w:trPr>
          <w:cantSplit/>
        </w:trPr>
        <w:tc>
          <w:tcPr>
            <w:tcW w:w="41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a.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</w:rPr>
              <w:t>Listwise</w:t>
            </w:r>
            <w:proofErr w:type="spellEnd"/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deletion based on all variables in the procedure.</w:t>
            </w:r>
          </w:p>
        </w:tc>
      </w:tr>
    </w:tbl>
    <w:p w:rsidR="008C5114" w:rsidRDefault="008C5114" w:rsidP="008C5114">
      <w:pPr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8C5114" w:rsidRDefault="008C5114" w:rsidP="008C5114">
      <w:pPr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270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20"/>
        <w:gridCol w:w="1187"/>
      </w:tblGrid>
      <w:tr w:rsidR="008C5114" w:rsidTr="00250A97">
        <w:trPr>
          <w:cantSplit/>
        </w:trPr>
        <w:tc>
          <w:tcPr>
            <w:tcW w:w="27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8C5114" w:rsidTr="00250A97">
        <w:trPr>
          <w:cantSplit/>
        </w:trPr>
        <w:tc>
          <w:tcPr>
            <w:tcW w:w="151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Cronbach's</w:t>
            </w:r>
            <w:proofErr w:type="spell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Alpha</w:t>
            </w:r>
          </w:p>
        </w:tc>
        <w:tc>
          <w:tcPr>
            <w:tcW w:w="118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8C5114" w:rsidTr="00250A97">
        <w:trPr>
          <w:cantSplit/>
        </w:trPr>
        <w:tc>
          <w:tcPr>
            <w:tcW w:w="151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26</w:t>
            </w:r>
          </w:p>
        </w:tc>
        <w:tc>
          <w:tcPr>
            <w:tcW w:w="118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6</w:t>
            </w:r>
          </w:p>
        </w:tc>
      </w:tr>
    </w:tbl>
    <w:p w:rsidR="008C5114" w:rsidRDefault="008C5114" w:rsidP="008C5114">
      <w:pPr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8C5114" w:rsidRDefault="008C5114" w:rsidP="008C5114">
      <w:pPr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67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44"/>
        <w:gridCol w:w="1489"/>
        <w:gridCol w:w="1489"/>
        <w:gridCol w:w="1489"/>
        <w:gridCol w:w="1489"/>
      </w:tblGrid>
      <w:tr w:rsidR="008C5114" w:rsidTr="00250A97">
        <w:trPr>
          <w:cantSplit/>
        </w:trPr>
        <w:tc>
          <w:tcPr>
            <w:tcW w:w="669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Item-Total Statistics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cale Mean if Item Deleted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cale Variance if Item Deleted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orrected Item-Total Correlation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Cronbach's</w:t>
            </w:r>
            <w:proofErr w:type="spell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Alpha if Item Deleted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</w:t>
            </w:r>
          </w:p>
        </w:tc>
        <w:tc>
          <w:tcPr>
            <w:tcW w:w="148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6.18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2.998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4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16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2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6.62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2.581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97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3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3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6.51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2.192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6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6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4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6.04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3.837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20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P5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6.41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2.467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8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5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6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6.83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1.90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96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2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7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6.31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3.024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9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6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8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6.23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3.532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1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8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9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6.03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5.363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5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31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0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5.68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2.866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69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7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1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5.92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3.266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69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7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2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5.73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3.936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5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19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3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6.12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2.349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95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3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4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5.64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2.94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2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1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5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6.21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3.056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9</w:t>
            </w:r>
          </w:p>
        </w:tc>
      </w:tr>
      <w:tr w:rsidR="008C5114" w:rsidTr="00250A97">
        <w:trPr>
          <w:cantSplit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6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5.89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5.331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6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33</w:t>
            </w:r>
          </w:p>
        </w:tc>
      </w:tr>
    </w:tbl>
    <w:p w:rsidR="008C5114" w:rsidRDefault="008C5114" w:rsidP="008C5114">
      <w:pPr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8C5114" w:rsidRDefault="008C5114" w:rsidP="008C5114">
      <w:r>
        <w:t>CORRELATIONS</w:t>
      </w:r>
    </w:p>
    <w:p w:rsidR="008C5114" w:rsidRDefault="008C5114" w:rsidP="008C5114">
      <w:r>
        <w:t xml:space="preserve">  /VARIABLES=P1 P2 P3 P4 P5 P6 P7 P8 P9 P10 P11 P12 P13 P14 P15 P16 TOTAL</w:t>
      </w:r>
    </w:p>
    <w:p w:rsidR="008C5114" w:rsidRDefault="008C5114" w:rsidP="008C5114">
      <w:r>
        <w:t xml:space="preserve">  /PRINT=TWOTAIL NOSIG</w:t>
      </w:r>
    </w:p>
    <w:p w:rsidR="008C5114" w:rsidRDefault="008C5114" w:rsidP="008C5114">
      <w:r>
        <w:t xml:space="preserve">  /MISSING=PAIRWISE.</w:t>
      </w:r>
    </w:p>
    <w:p w:rsidR="008C5114" w:rsidRDefault="008C5114" w:rsidP="008C5114"/>
    <w:p w:rsidR="008C5114" w:rsidRDefault="008C5114" w:rsidP="008C5114">
      <w:pPr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8C5114" w:rsidRDefault="008C5114" w:rsidP="008C5114">
      <w:pPr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8C5114" w:rsidRDefault="008C5114" w:rsidP="008C5114">
      <w:pPr>
        <w:rPr>
          <w:rFonts w:ascii="Arial" w:hAnsi="Arial" w:cs="Arial"/>
          <w:b/>
          <w:bCs/>
          <w:sz w:val="26"/>
          <w:szCs w:val="26"/>
        </w:rPr>
      </w:pPr>
    </w:p>
    <w:p w:rsidR="00F05A70" w:rsidRDefault="00F05A70" w:rsidP="008C5114">
      <w:pPr>
        <w:rPr>
          <w:rFonts w:ascii="Arial" w:hAnsi="Arial" w:cs="Arial"/>
          <w:b/>
          <w:bCs/>
          <w:sz w:val="26"/>
          <w:szCs w:val="26"/>
        </w:rPr>
      </w:pPr>
    </w:p>
    <w:p w:rsidR="00F05A70" w:rsidRDefault="00F05A70" w:rsidP="008C5114">
      <w:pPr>
        <w:rPr>
          <w:rFonts w:ascii="Arial" w:hAnsi="Arial" w:cs="Arial"/>
          <w:b/>
          <w:bCs/>
          <w:sz w:val="26"/>
          <w:szCs w:val="26"/>
        </w:rPr>
      </w:pPr>
    </w:p>
    <w:p w:rsidR="00F05A70" w:rsidRDefault="00F05A70" w:rsidP="008C5114">
      <w:pPr>
        <w:rPr>
          <w:rFonts w:ascii="Arial" w:hAnsi="Arial" w:cs="Arial"/>
          <w:b/>
          <w:bCs/>
          <w:sz w:val="26"/>
          <w:szCs w:val="26"/>
        </w:rPr>
      </w:pPr>
    </w:p>
    <w:p w:rsidR="008C5114" w:rsidRPr="00775A04" w:rsidRDefault="008C5114" w:rsidP="00775A04">
      <w:pPr>
        <w:rPr>
          <w:rFonts w:ascii="Arial" w:hAnsi="Arial" w:cs="Arial"/>
          <w:b/>
          <w:bCs/>
          <w:sz w:val="26"/>
          <w:szCs w:val="26"/>
        </w:rPr>
      </w:pPr>
      <w:r>
        <w:rPr>
          <w:rFonts w:ascii="Arial" w:hAnsi="Arial" w:cs="Arial"/>
          <w:b/>
          <w:bCs/>
          <w:sz w:val="26"/>
          <w:szCs w:val="26"/>
        </w:rPr>
        <w:lastRenderedPageBreak/>
        <w:t>Correlations</w:t>
      </w:r>
    </w:p>
    <w:tbl>
      <w:tblPr>
        <w:tblW w:w="729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09"/>
        <w:gridCol w:w="2478"/>
        <w:gridCol w:w="2509"/>
      </w:tblGrid>
      <w:tr w:rsidR="008C5114" w:rsidTr="00250A97">
        <w:trPr>
          <w:cantSplit/>
        </w:trPr>
        <w:tc>
          <w:tcPr>
            <w:tcW w:w="729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Notes</w:t>
            </w:r>
          </w:p>
        </w:tc>
      </w:tr>
      <w:tr w:rsidR="008C5114" w:rsidTr="00250A97">
        <w:trPr>
          <w:cantSplit/>
        </w:trPr>
        <w:tc>
          <w:tcPr>
            <w:tcW w:w="4786" w:type="dxa"/>
            <w:gridSpan w:val="2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Output Created</w:t>
            </w:r>
          </w:p>
        </w:tc>
        <w:tc>
          <w:tcPr>
            <w:tcW w:w="2509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05-AUG-2021 06:43:55</w:t>
            </w:r>
          </w:p>
        </w:tc>
      </w:tr>
      <w:tr w:rsidR="008C5114" w:rsidTr="00250A97">
        <w:trPr>
          <w:cantSplit/>
        </w:trPr>
        <w:tc>
          <w:tcPr>
            <w:tcW w:w="478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omments</w:t>
            </w:r>
          </w:p>
        </w:tc>
        <w:tc>
          <w:tcPr>
            <w:tcW w:w="250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C5114" w:rsidTr="00250A97">
        <w:trPr>
          <w:cantSplit/>
        </w:trPr>
        <w:tc>
          <w:tcPr>
            <w:tcW w:w="2308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Input</w:t>
            </w:r>
          </w:p>
        </w:tc>
        <w:tc>
          <w:tcPr>
            <w:tcW w:w="247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Active Dataset</w:t>
            </w:r>
          </w:p>
        </w:tc>
        <w:tc>
          <w:tcPr>
            <w:tcW w:w="250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DataSet0</w:t>
            </w:r>
          </w:p>
        </w:tc>
      </w:tr>
      <w:tr w:rsidR="008C5114" w:rsidTr="00250A97">
        <w:trPr>
          <w:cantSplit/>
        </w:trPr>
        <w:tc>
          <w:tcPr>
            <w:tcW w:w="2308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47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Filter</w:t>
            </w:r>
          </w:p>
        </w:tc>
        <w:tc>
          <w:tcPr>
            <w:tcW w:w="250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&lt;none&gt;</w:t>
            </w:r>
          </w:p>
        </w:tc>
      </w:tr>
      <w:tr w:rsidR="008C5114" w:rsidTr="00250A97">
        <w:trPr>
          <w:cantSplit/>
        </w:trPr>
        <w:tc>
          <w:tcPr>
            <w:tcW w:w="2308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47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Weight</w:t>
            </w:r>
          </w:p>
        </w:tc>
        <w:tc>
          <w:tcPr>
            <w:tcW w:w="250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&lt;none&gt;</w:t>
            </w:r>
          </w:p>
        </w:tc>
      </w:tr>
      <w:tr w:rsidR="008C5114" w:rsidTr="00250A97">
        <w:trPr>
          <w:cantSplit/>
        </w:trPr>
        <w:tc>
          <w:tcPr>
            <w:tcW w:w="2308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47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plit File</w:t>
            </w:r>
          </w:p>
        </w:tc>
        <w:tc>
          <w:tcPr>
            <w:tcW w:w="250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&lt;none&gt;</w:t>
            </w:r>
          </w:p>
        </w:tc>
      </w:tr>
      <w:tr w:rsidR="008C5114" w:rsidTr="00250A97">
        <w:trPr>
          <w:cantSplit/>
        </w:trPr>
        <w:tc>
          <w:tcPr>
            <w:tcW w:w="2308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47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 of Rows in Working Data File</w:t>
            </w:r>
          </w:p>
        </w:tc>
        <w:tc>
          <w:tcPr>
            <w:tcW w:w="250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2308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issing Value Handling</w:t>
            </w:r>
          </w:p>
        </w:tc>
        <w:tc>
          <w:tcPr>
            <w:tcW w:w="247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efinition of Missing</w:t>
            </w:r>
          </w:p>
        </w:tc>
        <w:tc>
          <w:tcPr>
            <w:tcW w:w="250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User-defined missing values are treated as missing.</w:t>
            </w:r>
          </w:p>
        </w:tc>
      </w:tr>
      <w:tr w:rsidR="008C5114" w:rsidTr="00250A97">
        <w:trPr>
          <w:cantSplit/>
        </w:trPr>
        <w:tc>
          <w:tcPr>
            <w:tcW w:w="2308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47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ases Used</w:t>
            </w:r>
          </w:p>
        </w:tc>
        <w:tc>
          <w:tcPr>
            <w:tcW w:w="250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Statistics for each pair of variables are based on all the cases with valid data for that pair.</w:t>
            </w:r>
          </w:p>
        </w:tc>
      </w:tr>
      <w:tr w:rsidR="008C5114" w:rsidTr="00250A97">
        <w:trPr>
          <w:cantSplit/>
        </w:trPr>
        <w:tc>
          <w:tcPr>
            <w:tcW w:w="478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yntax</w:t>
            </w:r>
          </w:p>
        </w:tc>
        <w:tc>
          <w:tcPr>
            <w:tcW w:w="250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CORRELATIONS</w:t>
            </w:r>
          </w:p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 /VARIABLES=P1 P2 P3 P4 P5 P6 P7 P8 P9 P10 P11 P12 P13 P14 P15 P16 TOTAL</w:t>
            </w:r>
          </w:p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 /PRINT=TWOTAIL NOSIG</w:t>
            </w:r>
          </w:p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 /MISSING=PAIRWISE.</w:t>
            </w:r>
          </w:p>
        </w:tc>
      </w:tr>
      <w:tr w:rsidR="008C5114" w:rsidTr="00250A97">
        <w:trPr>
          <w:cantSplit/>
        </w:trPr>
        <w:tc>
          <w:tcPr>
            <w:tcW w:w="2308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sources</w:t>
            </w:r>
          </w:p>
        </w:tc>
        <w:tc>
          <w:tcPr>
            <w:tcW w:w="247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rocessor Time</w:t>
            </w:r>
          </w:p>
        </w:tc>
        <w:tc>
          <w:tcPr>
            <w:tcW w:w="250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00:00:00.02</w:t>
            </w:r>
          </w:p>
        </w:tc>
      </w:tr>
      <w:tr w:rsidR="008C5114" w:rsidTr="00250A97">
        <w:trPr>
          <w:cantSplit/>
        </w:trPr>
        <w:tc>
          <w:tcPr>
            <w:tcW w:w="2308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47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Elapsed Time</w:t>
            </w:r>
          </w:p>
        </w:tc>
        <w:tc>
          <w:tcPr>
            <w:tcW w:w="2509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00:00:00.03</w:t>
            </w:r>
          </w:p>
        </w:tc>
      </w:tr>
    </w:tbl>
    <w:p w:rsidR="008C5114" w:rsidRDefault="008C5114" w:rsidP="008C5114">
      <w:pPr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8C5114" w:rsidRDefault="008C5114" w:rsidP="008C5114">
      <w:pPr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93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97"/>
        <w:gridCol w:w="1153"/>
        <w:gridCol w:w="594"/>
        <w:gridCol w:w="594"/>
        <w:gridCol w:w="594"/>
        <w:gridCol w:w="593"/>
        <w:gridCol w:w="593"/>
        <w:gridCol w:w="593"/>
        <w:gridCol w:w="593"/>
        <w:gridCol w:w="593"/>
        <w:gridCol w:w="593"/>
        <w:gridCol w:w="593"/>
        <w:gridCol w:w="593"/>
        <w:gridCol w:w="593"/>
        <w:gridCol w:w="593"/>
      </w:tblGrid>
      <w:tr w:rsidR="008C5114" w:rsidTr="00250A97">
        <w:trPr>
          <w:cantSplit/>
        </w:trPr>
        <w:tc>
          <w:tcPr>
            <w:tcW w:w="9356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lastRenderedPageBreak/>
              <w:t>Correlations</w:t>
            </w:r>
          </w:p>
        </w:tc>
      </w:tr>
      <w:tr w:rsidR="008C5114" w:rsidTr="00250A97">
        <w:trPr>
          <w:cantSplit/>
        </w:trPr>
        <w:tc>
          <w:tcPr>
            <w:tcW w:w="1647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2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3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4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5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6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7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8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9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0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1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2</w:t>
            </w:r>
          </w:p>
        </w:tc>
        <w:tc>
          <w:tcPr>
            <w:tcW w:w="593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3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</w:t>
            </w:r>
          </w:p>
        </w:tc>
        <w:tc>
          <w:tcPr>
            <w:tcW w:w="115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8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2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3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7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8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68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3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23</w:t>
            </w:r>
          </w:p>
        </w:tc>
        <w:tc>
          <w:tcPr>
            <w:tcW w:w="5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8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0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0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2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38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2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1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3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8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5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3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3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0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2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6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4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7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4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3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7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9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4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3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6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6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9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5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6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6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9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8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8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8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P6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5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6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5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0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6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9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3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7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8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3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9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6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8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5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7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8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9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9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8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8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2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9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6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0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7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6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5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5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5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4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9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3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6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0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9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7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7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0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8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8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6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1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2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6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3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3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8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2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2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6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2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5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9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9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8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3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3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6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4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5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3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4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5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6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14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7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5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2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3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6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0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6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1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8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45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0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5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1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4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93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8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9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59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TOTAL</w:t>
            </w: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8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9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8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8C5114" w:rsidTr="00250A97">
        <w:trPr>
          <w:cantSplit/>
        </w:trPr>
        <w:tc>
          <w:tcPr>
            <w:tcW w:w="496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3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5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</w:tbl>
    <w:p w:rsidR="008C5114" w:rsidRDefault="008C5114" w:rsidP="008C5114">
      <w:pPr>
        <w:rPr>
          <w:rFonts w:ascii="Arial" w:hAnsi="Arial" w:cs="Arial"/>
          <w:color w:val="010205"/>
          <w:sz w:val="18"/>
          <w:szCs w:val="18"/>
        </w:rPr>
      </w:pPr>
    </w:p>
    <w:tbl>
      <w:tblPr>
        <w:tblW w:w="93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53"/>
        <w:gridCol w:w="2681"/>
        <w:gridCol w:w="1382"/>
        <w:gridCol w:w="1382"/>
        <w:gridCol w:w="1382"/>
        <w:gridCol w:w="1382"/>
      </w:tblGrid>
      <w:tr w:rsidR="008C5114" w:rsidTr="00250A97">
        <w:trPr>
          <w:cantSplit/>
        </w:trPr>
        <w:tc>
          <w:tcPr>
            <w:tcW w:w="935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8C5114" w:rsidTr="00250A97">
        <w:trPr>
          <w:cantSplit/>
        </w:trPr>
        <w:tc>
          <w:tcPr>
            <w:tcW w:w="3834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8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4</w:t>
            </w:r>
          </w:p>
        </w:tc>
        <w:tc>
          <w:tcPr>
            <w:tcW w:w="138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5</w:t>
            </w:r>
          </w:p>
        </w:tc>
        <w:tc>
          <w:tcPr>
            <w:tcW w:w="138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6</w:t>
            </w:r>
          </w:p>
        </w:tc>
        <w:tc>
          <w:tcPr>
            <w:tcW w:w="1381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8C5114" w:rsidRDefault="008C5114" w:rsidP="00250A9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</w:t>
            </w:r>
          </w:p>
        </w:tc>
        <w:tc>
          <w:tcPr>
            <w:tcW w:w="268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5</w:t>
            </w:r>
          </w:p>
        </w:tc>
        <w:tc>
          <w:tcPr>
            <w:tcW w:w="138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0</w:t>
            </w:r>
          </w:p>
        </w:tc>
        <w:tc>
          <w:tcPr>
            <w:tcW w:w="138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38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8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3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7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2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6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7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56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3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7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0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7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0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4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5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6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6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1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6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1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7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7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8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1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9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9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9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1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8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0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1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2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8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1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1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3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2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6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8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6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1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3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1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4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4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5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4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5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16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3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5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48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9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9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C5114" w:rsidTr="00250A97">
        <w:trPr>
          <w:cantSplit/>
        </w:trPr>
        <w:tc>
          <w:tcPr>
            <w:tcW w:w="1154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8C5114" w:rsidRDefault="008C5114" w:rsidP="00250A9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8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381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38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</w:tr>
    </w:tbl>
    <w:p w:rsidR="008C5114" w:rsidRDefault="008C5114" w:rsidP="008C5114">
      <w:pPr>
        <w:rPr>
          <w:rFonts w:ascii="Arial" w:hAnsi="Arial" w:cs="Arial"/>
          <w:color w:val="010205"/>
          <w:sz w:val="18"/>
          <w:szCs w:val="18"/>
        </w:rPr>
      </w:pPr>
    </w:p>
    <w:tbl>
      <w:tblPr>
        <w:tblW w:w="93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362"/>
      </w:tblGrid>
      <w:tr w:rsidR="008C5114" w:rsidTr="00250A97">
        <w:trPr>
          <w:cantSplit/>
        </w:trPr>
        <w:tc>
          <w:tcPr>
            <w:tcW w:w="93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  <w:tr w:rsidR="008C5114" w:rsidTr="00250A97">
        <w:trPr>
          <w:cantSplit/>
        </w:trPr>
        <w:tc>
          <w:tcPr>
            <w:tcW w:w="93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8C5114" w:rsidRDefault="008C5114" w:rsidP="00250A97">
            <w:pPr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C83FFA" w:rsidRPr="00F971B4" w:rsidRDefault="00C83FFA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203C13" w:rsidRDefault="00203C13" w:rsidP="00133576">
      <w:pPr>
        <w:jc w:val="center"/>
        <w:rPr>
          <w:rFonts w:ascii="Times New Roman" w:hAnsi="Times New Roman" w:cs="Times New Roman"/>
          <w:sz w:val="36"/>
          <w:szCs w:val="36"/>
        </w:rPr>
      </w:pPr>
    </w:p>
    <w:p w:rsidR="00054FCF" w:rsidRPr="00F971B4" w:rsidRDefault="00054FCF" w:rsidP="00054FCF">
      <w:pPr>
        <w:rPr>
          <w:rFonts w:ascii="Times New Roman" w:hAnsi="Times New Roman" w:cs="Times New Roman"/>
          <w:b/>
          <w:sz w:val="28"/>
          <w:szCs w:val="28"/>
        </w:rPr>
      </w:pPr>
    </w:p>
    <w:p w:rsidR="00203C13" w:rsidRPr="00F971B4" w:rsidRDefault="00203C13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971B4">
        <w:rPr>
          <w:rFonts w:ascii="Times New Roman" w:hAnsi="Times New Roman" w:cs="Times New Roman"/>
          <w:b/>
          <w:sz w:val="28"/>
          <w:szCs w:val="28"/>
        </w:rPr>
        <w:t>LAMPIRAN V</w:t>
      </w:r>
    </w:p>
    <w:p w:rsidR="00203C13" w:rsidRDefault="00381A95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971B4">
        <w:rPr>
          <w:rFonts w:ascii="Times New Roman" w:hAnsi="Times New Roman" w:cs="Times New Roman"/>
          <w:b/>
          <w:sz w:val="28"/>
          <w:szCs w:val="28"/>
        </w:rPr>
        <w:t>KUISIONER</w:t>
      </w:r>
    </w:p>
    <w:p w:rsidR="00AB2FEB" w:rsidRDefault="00AB2FEB" w:rsidP="00AB2FEB">
      <w:pPr>
        <w:rPr>
          <w:rFonts w:ascii="Times New Roman" w:hAnsi="Times New Roman" w:cs="Times New Roman"/>
          <w:b/>
          <w:sz w:val="24"/>
          <w:szCs w:val="24"/>
        </w:rPr>
      </w:pPr>
    </w:p>
    <w:p w:rsidR="00AB2FEB" w:rsidRDefault="00AB2FEB" w:rsidP="00AB2FEB">
      <w:pPr>
        <w:rPr>
          <w:rFonts w:ascii="Times New Roman" w:hAnsi="Times New Roman" w:cs="Times New Roman"/>
          <w:b/>
          <w:sz w:val="24"/>
          <w:szCs w:val="24"/>
        </w:rPr>
      </w:pPr>
    </w:p>
    <w:p w:rsidR="00AB2FEB" w:rsidRDefault="00AB2FEB" w:rsidP="00AB2FEB">
      <w:pPr>
        <w:rPr>
          <w:rFonts w:ascii="Times New Roman" w:hAnsi="Times New Roman" w:cs="Times New Roman"/>
          <w:b/>
          <w:sz w:val="24"/>
          <w:szCs w:val="24"/>
        </w:rPr>
      </w:pPr>
    </w:p>
    <w:p w:rsidR="00AB2FEB" w:rsidRDefault="00AB2FEB" w:rsidP="00AB2FEB">
      <w:pPr>
        <w:rPr>
          <w:rFonts w:ascii="Times New Roman" w:hAnsi="Times New Roman" w:cs="Times New Roman"/>
          <w:b/>
          <w:sz w:val="24"/>
          <w:szCs w:val="24"/>
        </w:rPr>
      </w:pPr>
    </w:p>
    <w:p w:rsidR="00AB2FEB" w:rsidRDefault="00AB2FEB" w:rsidP="00AB2FEB">
      <w:pPr>
        <w:rPr>
          <w:rFonts w:ascii="Times New Roman" w:hAnsi="Times New Roman" w:cs="Times New Roman"/>
          <w:b/>
          <w:sz w:val="24"/>
          <w:szCs w:val="24"/>
        </w:rPr>
      </w:pPr>
    </w:p>
    <w:p w:rsidR="00AB2FEB" w:rsidRDefault="00AB2FEB" w:rsidP="00AB2FEB">
      <w:pPr>
        <w:rPr>
          <w:rFonts w:ascii="Times New Roman" w:hAnsi="Times New Roman" w:cs="Times New Roman"/>
          <w:b/>
          <w:sz w:val="24"/>
          <w:szCs w:val="24"/>
        </w:rPr>
      </w:pPr>
    </w:p>
    <w:p w:rsidR="00AB2FEB" w:rsidRDefault="00AB2FEB" w:rsidP="00AB2FEB">
      <w:pPr>
        <w:rPr>
          <w:rFonts w:ascii="Times New Roman" w:hAnsi="Times New Roman" w:cs="Times New Roman"/>
          <w:b/>
          <w:sz w:val="24"/>
          <w:szCs w:val="24"/>
        </w:rPr>
      </w:pPr>
    </w:p>
    <w:p w:rsidR="00AB2FEB" w:rsidRDefault="00AB2FEB" w:rsidP="00AB2FEB">
      <w:pPr>
        <w:rPr>
          <w:rFonts w:ascii="Times New Roman" w:hAnsi="Times New Roman" w:cs="Times New Roman"/>
          <w:b/>
          <w:sz w:val="24"/>
          <w:szCs w:val="24"/>
        </w:rPr>
      </w:pPr>
    </w:p>
    <w:p w:rsidR="00AB2FEB" w:rsidRDefault="00AB2FEB" w:rsidP="00AB2FEB">
      <w:pPr>
        <w:rPr>
          <w:rFonts w:ascii="Times New Roman" w:hAnsi="Times New Roman" w:cs="Times New Roman"/>
          <w:b/>
          <w:sz w:val="24"/>
          <w:szCs w:val="24"/>
        </w:rPr>
      </w:pPr>
    </w:p>
    <w:p w:rsidR="00AB2FEB" w:rsidRDefault="00AB2FEB" w:rsidP="00AB2FEB">
      <w:pPr>
        <w:rPr>
          <w:rFonts w:ascii="Times New Roman" w:hAnsi="Times New Roman" w:cs="Times New Roman"/>
          <w:b/>
          <w:sz w:val="24"/>
          <w:szCs w:val="24"/>
        </w:rPr>
      </w:pPr>
    </w:p>
    <w:p w:rsidR="00AB2FEB" w:rsidRDefault="00AB2FEB" w:rsidP="00AB2FEB">
      <w:pPr>
        <w:rPr>
          <w:rFonts w:ascii="Times New Roman" w:hAnsi="Times New Roman" w:cs="Times New Roman"/>
          <w:b/>
          <w:sz w:val="24"/>
          <w:szCs w:val="24"/>
        </w:rPr>
      </w:pPr>
    </w:p>
    <w:p w:rsidR="00AB2FEB" w:rsidRDefault="00AB2FEB" w:rsidP="00AB2FEB">
      <w:pPr>
        <w:rPr>
          <w:rFonts w:ascii="Times New Roman" w:hAnsi="Times New Roman" w:cs="Times New Roman"/>
          <w:b/>
          <w:sz w:val="24"/>
          <w:szCs w:val="24"/>
        </w:rPr>
      </w:pPr>
    </w:p>
    <w:p w:rsidR="009C3C2D" w:rsidRDefault="009C3C2D" w:rsidP="00AB2FEB">
      <w:pPr>
        <w:rPr>
          <w:rFonts w:ascii="Times New Roman" w:hAnsi="Times New Roman" w:cs="Times New Roman"/>
          <w:b/>
          <w:sz w:val="24"/>
          <w:szCs w:val="24"/>
        </w:rPr>
      </w:pPr>
    </w:p>
    <w:p w:rsidR="0056121C" w:rsidRDefault="0056121C" w:rsidP="00AB2FEB">
      <w:pPr>
        <w:rPr>
          <w:rFonts w:ascii="Times New Roman" w:hAnsi="Times New Roman" w:cs="Times New Roman"/>
          <w:b/>
          <w:sz w:val="24"/>
          <w:szCs w:val="24"/>
        </w:rPr>
      </w:pPr>
    </w:p>
    <w:p w:rsidR="0056121C" w:rsidRDefault="0056121C" w:rsidP="00AB2FEB">
      <w:pPr>
        <w:rPr>
          <w:rFonts w:ascii="Times New Roman" w:hAnsi="Times New Roman" w:cs="Times New Roman"/>
          <w:b/>
          <w:sz w:val="24"/>
          <w:szCs w:val="24"/>
        </w:rPr>
      </w:pPr>
    </w:p>
    <w:p w:rsidR="00AB2FEB" w:rsidRPr="00A03C75" w:rsidRDefault="00AB2FEB" w:rsidP="00AB2FEB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5</w:t>
      </w:r>
    </w:p>
    <w:p w:rsidR="00AB2FEB" w:rsidRDefault="00AB2FEB" w:rsidP="00AB2FEB">
      <w:pPr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</w:p>
    <w:p w:rsidR="00AB2FEB" w:rsidRDefault="00AB2FEB" w:rsidP="00AB2FEB">
      <w:pPr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9E4622">
        <w:rPr>
          <w:rFonts w:ascii="Times New Roman" w:hAnsi="Times New Roman" w:cs="Times New Roman"/>
          <w:b/>
          <w:sz w:val="24"/>
          <w:szCs w:val="24"/>
          <w:u w:val="single"/>
        </w:rPr>
        <w:t>KUISIONER</w:t>
      </w:r>
    </w:p>
    <w:p w:rsidR="00AB2FEB" w:rsidRDefault="00AB2FEB" w:rsidP="00AB2FEB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ANALISIS KEPUASAN PELAYANAN PADA ANGKUTAN UMUM </w:t>
      </w:r>
    </w:p>
    <w:p w:rsidR="00AB2FEB" w:rsidRDefault="00AB2FEB" w:rsidP="00AB2FEB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US LANGSUNG INDAH JURUSAN MATARAM – BIMA</w:t>
      </w:r>
    </w:p>
    <w:p w:rsidR="00AB2FEB" w:rsidRDefault="00AB2FEB" w:rsidP="00AB2FEB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B2FEB" w:rsidRDefault="00AB2FEB" w:rsidP="00AB2FEB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hammadiy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22C7B">
        <w:rPr>
          <w:rFonts w:ascii="Times New Roman" w:hAnsi="Times New Roman" w:cs="Times New Roman"/>
          <w:sz w:val="24"/>
          <w:szCs w:val="24"/>
        </w:rPr>
        <w:t>“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</w:t>
      </w:r>
      <w:r w:rsidR="00C3777C">
        <w:rPr>
          <w:rFonts w:ascii="Times New Roman" w:hAnsi="Times New Roman" w:cs="Times New Roman"/>
          <w:sz w:val="24"/>
          <w:szCs w:val="24"/>
        </w:rPr>
        <w:t>gkutan</w:t>
      </w:r>
      <w:proofErr w:type="spellEnd"/>
      <w:r w:rsidR="00C377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77C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C3777C">
        <w:rPr>
          <w:rFonts w:ascii="Times New Roman" w:hAnsi="Times New Roman" w:cs="Times New Roman"/>
          <w:sz w:val="24"/>
          <w:szCs w:val="24"/>
        </w:rPr>
        <w:t xml:space="preserve"> Bus </w:t>
      </w:r>
      <w:proofErr w:type="spellStart"/>
      <w:r w:rsidR="00C3777C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="00C3777C">
        <w:rPr>
          <w:rFonts w:ascii="Times New Roman" w:hAnsi="Times New Roman" w:cs="Times New Roman"/>
          <w:sz w:val="24"/>
          <w:szCs w:val="24"/>
        </w:rPr>
        <w:t xml:space="preserve"> Indah </w:t>
      </w:r>
      <w:proofErr w:type="spellStart"/>
      <w:r w:rsidR="00C3777C">
        <w:rPr>
          <w:rFonts w:ascii="Times New Roman" w:hAnsi="Times New Roman" w:cs="Times New Roman"/>
          <w:sz w:val="24"/>
          <w:szCs w:val="24"/>
        </w:rPr>
        <w:t>J</w:t>
      </w:r>
      <w:r>
        <w:rPr>
          <w:rFonts w:ascii="Times New Roman" w:hAnsi="Times New Roman" w:cs="Times New Roman"/>
          <w:sz w:val="24"/>
          <w:szCs w:val="24"/>
        </w:rPr>
        <w:t>ur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ram-Bima</w:t>
      </w:r>
      <w:proofErr w:type="spellEnd"/>
      <w:r w:rsidR="00C22C7B">
        <w:rPr>
          <w:rFonts w:ascii="Times New Roman" w:hAnsi="Times New Roman" w:cs="Times New Roman"/>
          <w:sz w:val="24"/>
          <w:szCs w:val="24"/>
        </w:rPr>
        <w:t>”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i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c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i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AB2FEB" w:rsidRDefault="00AB2FEB" w:rsidP="00AB2FEB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AB2FEB" w:rsidRPr="00AA4E44" w:rsidRDefault="00AB2FEB" w:rsidP="00AB2FEB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A4E44">
        <w:rPr>
          <w:rFonts w:ascii="Times New Roman" w:hAnsi="Times New Roman" w:cs="Times New Roman"/>
          <w:b/>
          <w:sz w:val="24"/>
          <w:szCs w:val="24"/>
        </w:rPr>
        <w:t>DATA RESPONDEN</w:t>
      </w:r>
    </w:p>
    <w:p w:rsidR="00AB2FEB" w:rsidRDefault="00AB2FEB" w:rsidP="00AB2FEB">
      <w:pPr>
        <w:spacing w:after="0" w:line="240" w:lineRule="auto"/>
        <w:ind w:left="3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oh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)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nda</w:t>
      </w:r>
      <w:proofErr w:type="spellEnd"/>
    </w:p>
    <w:p w:rsidR="00AB2FEB" w:rsidRDefault="00AB2FEB" w:rsidP="00AB2FEB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</w:p>
    <w:p w:rsidR="00AB2FEB" w:rsidRDefault="00AB2FEB" w:rsidP="00AB2FEB">
      <w:pPr>
        <w:pStyle w:val="ListParagraph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. </w:t>
      </w:r>
      <w:proofErr w:type="spellStart"/>
      <w:r>
        <w:rPr>
          <w:rFonts w:ascii="Times New Roman" w:hAnsi="Times New Roman" w:cs="Times New Roman"/>
          <w:sz w:val="24"/>
          <w:szCs w:val="24"/>
        </w:rPr>
        <w:t>La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>
        <w:rPr>
          <w:rFonts w:ascii="Times New Roman" w:hAnsi="Times New Roman" w:cs="Times New Roman"/>
          <w:sz w:val="24"/>
          <w:szCs w:val="24"/>
        </w:rPr>
        <w:t>laki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b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empuan</w:t>
      </w:r>
      <w:proofErr w:type="spellEnd"/>
    </w:p>
    <w:p w:rsidR="00AB2FEB" w:rsidRDefault="00AB2FEB" w:rsidP="00AB2FEB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:rsidR="00AB2FEB" w:rsidRPr="00AA4E44" w:rsidRDefault="00AB2FEB" w:rsidP="00AB2FEB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≤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20 tahun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>c. 21 – 30 tahun</w:t>
      </w:r>
    </w:p>
    <w:p w:rsidR="00AB2FEB" w:rsidRDefault="00AB2FEB" w:rsidP="00AB2FEB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1 – 50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d. 50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</w:p>
    <w:p w:rsidR="00AB2FEB" w:rsidRDefault="00AB2FEB" w:rsidP="00AB2FEB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:rsidR="00AB2FEB" w:rsidRDefault="00AB2FEB" w:rsidP="00AB2FEB">
      <w:pPr>
        <w:pStyle w:val="ListParagraph"/>
        <w:numPr>
          <w:ilvl w:val="0"/>
          <w:numId w:val="4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MA/SMK</w:t>
      </w:r>
      <w:r>
        <w:rPr>
          <w:rFonts w:ascii="Times New Roman" w:hAnsi="Times New Roman" w:cs="Times New Roman"/>
          <w:sz w:val="24"/>
          <w:szCs w:val="24"/>
        </w:rPr>
        <w:tab/>
        <w:t xml:space="preserve">c. Strata 1 </w:t>
      </w:r>
      <w:r>
        <w:rPr>
          <w:rFonts w:ascii="Times New Roman" w:hAnsi="Times New Roman" w:cs="Times New Roman"/>
          <w:sz w:val="24"/>
          <w:szCs w:val="24"/>
        </w:rPr>
        <w:tab/>
        <w:t>e. Strata 3</w:t>
      </w:r>
    </w:p>
    <w:p w:rsidR="00AB2FEB" w:rsidRDefault="00AB2FEB" w:rsidP="00AB2FEB">
      <w:pPr>
        <w:pStyle w:val="ListParagraph"/>
        <w:numPr>
          <w:ilvl w:val="0"/>
          <w:numId w:val="4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plom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d. Strata 2</w:t>
      </w:r>
      <w:r>
        <w:rPr>
          <w:rFonts w:ascii="Times New Roman" w:hAnsi="Times New Roman" w:cs="Times New Roman"/>
          <w:sz w:val="24"/>
          <w:szCs w:val="24"/>
        </w:rPr>
        <w:tab/>
        <w:t xml:space="preserve">f.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</w:p>
    <w:p w:rsidR="00AB2FEB" w:rsidRDefault="00AB2FEB" w:rsidP="00AB2FEB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:rsidR="00AB2FEB" w:rsidRDefault="00AB2FEB" w:rsidP="00AB2FEB">
      <w:pPr>
        <w:pStyle w:val="ListParagraph"/>
        <w:numPr>
          <w:ilvl w:val="0"/>
          <w:numId w:val="6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lajar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c. PNS/TNI/POLRI</w:t>
      </w:r>
      <w:r>
        <w:rPr>
          <w:rFonts w:ascii="Times New Roman" w:hAnsi="Times New Roman" w:cs="Times New Roman"/>
          <w:sz w:val="24"/>
          <w:szCs w:val="24"/>
        </w:rPr>
        <w:tab/>
        <w:t xml:space="preserve">e.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</w:p>
    <w:p w:rsidR="00AB2FEB" w:rsidRDefault="00AB2FEB" w:rsidP="00AB2FEB">
      <w:pPr>
        <w:pStyle w:val="ListParagraph"/>
        <w:numPr>
          <w:ilvl w:val="0"/>
          <w:numId w:val="6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iraswasta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d.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</w:p>
    <w:p w:rsidR="00AB2FEB" w:rsidRDefault="00AB2FEB" w:rsidP="00AB2FEB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hasilan</w:t>
      </w:r>
      <w:proofErr w:type="spellEnd"/>
    </w:p>
    <w:p w:rsidR="00AB2FEB" w:rsidRDefault="00AB2FEB" w:rsidP="00AB2FEB">
      <w:pPr>
        <w:pStyle w:val="ListParagraph"/>
        <w:numPr>
          <w:ilvl w:val="0"/>
          <w:numId w:val="5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500.000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>. 1.000.000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d. </w:t>
      </w: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3.000.000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>. 4.000.000</w:t>
      </w:r>
    </w:p>
    <w:p w:rsidR="00AB2FEB" w:rsidRDefault="00AB2FEB" w:rsidP="00AB2FEB">
      <w:pPr>
        <w:pStyle w:val="ListParagraph"/>
        <w:numPr>
          <w:ilvl w:val="0"/>
          <w:numId w:val="5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1.000.000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>. 2.000.000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e. </w:t>
      </w: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4.000.000 -  </w:t>
      </w: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>. 5.000.000 (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:rsidR="00AB2FEB" w:rsidRDefault="00AB2FEB" w:rsidP="00AB2FEB">
      <w:pPr>
        <w:pStyle w:val="ListParagraph"/>
        <w:numPr>
          <w:ilvl w:val="0"/>
          <w:numId w:val="5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.000.000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>. 3.000.000</w:t>
      </w:r>
    </w:p>
    <w:p w:rsidR="00AB2FEB" w:rsidRDefault="00AB2FEB" w:rsidP="00AB2FEB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>
        <w:rPr>
          <w:rFonts w:ascii="Times New Roman" w:hAnsi="Times New Roman" w:cs="Times New Roman"/>
          <w:sz w:val="24"/>
          <w:szCs w:val="24"/>
        </w:rPr>
        <w:t>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jal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us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</w:p>
    <w:p w:rsidR="00AB2FEB" w:rsidRDefault="00AB2FEB" w:rsidP="00AB2FEB">
      <w:pPr>
        <w:pStyle w:val="ListParagraph"/>
        <w:numPr>
          <w:ilvl w:val="0"/>
          <w:numId w:val="7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 – 3 kali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d.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≥9 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kali</w:t>
      </w:r>
    </w:p>
    <w:p w:rsidR="00AB2FEB" w:rsidRDefault="00AB2FEB" w:rsidP="00AB2FEB">
      <w:pPr>
        <w:pStyle w:val="ListParagraph"/>
        <w:numPr>
          <w:ilvl w:val="0"/>
          <w:numId w:val="7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 – 5 kali</w:t>
      </w:r>
    </w:p>
    <w:p w:rsidR="00AB2FEB" w:rsidRDefault="00AB2FEB" w:rsidP="00AB2FEB">
      <w:pPr>
        <w:pStyle w:val="ListParagraph"/>
        <w:numPr>
          <w:ilvl w:val="0"/>
          <w:numId w:val="7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6 – 9 kali </w:t>
      </w:r>
    </w:p>
    <w:p w:rsidR="00AB2FEB" w:rsidRDefault="00AB2FEB" w:rsidP="00AB2F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B2FEB" w:rsidRDefault="00AB2FEB" w:rsidP="00AB2F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B2FEB" w:rsidRDefault="00AB2FEB" w:rsidP="00AB2F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9D6611" w:rsidRDefault="009D6611" w:rsidP="00AB2F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9D6611" w:rsidRDefault="009D6611" w:rsidP="00AB2F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9D6611" w:rsidRDefault="009D6611" w:rsidP="00AB2F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9D6611" w:rsidRDefault="009D6611" w:rsidP="00AB2F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B2FEB" w:rsidRDefault="00AB2FEB" w:rsidP="00AB2F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B2FEB" w:rsidRPr="00F6014A" w:rsidRDefault="00AB2FEB" w:rsidP="00AB2F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B2FEB" w:rsidRPr="00480E32" w:rsidRDefault="00AB2FEB" w:rsidP="00AB2FEB">
      <w:pPr>
        <w:pStyle w:val="ListParagraph"/>
        <w:numPr>
          <w:ilvl w:val="0"/>
          <w:numId w:val="1"/>
        </w:numPr>
        <w:spacing w:after="0" w:line="240" w:lineRule="auto"/>
        <w:ind w:left="270" w:hanging="270"/>
        <w:rPr>
          <w:rFonts w:ascii="Times New Roman" w:hAnsi="Times New Roman" w:cs="Times New Roman"/>
          <w:b/>
          <w:sz w:val="24"/>
          <w:szCs w:val="24"/>
        </w:rPr>
      </w:pPr>
      <w:r w:rsidRPr="00480E32">
        <w:rPr>
          <w:rFonts w:ascii="Times New Roman" w:hAnsi="Times New Roman" w:cs="Times New Roman"/>
          <w:b/>
          <w:sz w:val="24"/>
          <w:szCs w:val="24"/>
        </w:rPr>
        <w:lastRenderedPageBreak/>
        <w:t>DAFTAR PERTANYAAN</w:t>
      </w:r>
    </w:p>
    <w:p w:rsidR="00AB2FEB" w:rsidRDefault="00AB2FEB" w:rsidP="00AB2FEB">
      <w:pPr>
        <w:pStyle w:val="ListParagraph"/>
        <w:spacing w:after="0" w:line="240" w:lineRule="auto"/>
        <w:ind w:left="27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tun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m:oMath>
        <m:r>
          <w:rPr>
            <w:rFonts w:ascii="Cambria Math" w:hAnsi="Cambria Math" w:cs="Times New Roman"/>
            <w:sz w:val="24"/>
            <w:szCs w:val="24"/>
          </w:rPr>
          <m:t>√</m:t>
        </m:r>
      </m:oMath>
      <w:r>
        <w:rPr>
          <w:rFonts w:ascii="Times New Roman" w:hAnsi="Times New Roman" w:cs="Times New Roman"/>
          <w:sz w:val="24"/>
          <w:szCs w:val="24"/>
        </w:rPr>
        <w:t xml:space="preserve">)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lo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6014A">
        <w:rPr>
          <w:rFonts w:ascii="Times New Roman" w:hAnsi="Times New Roman" w:cs="Times New Roman"/>
          <w:b/>
          <w:sz w:val="24"/>
          <w:szCs w:val="24"/>
        </w:rPr>
        <w:t>KEPUAS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6014A">
        <w:rPr>
          <w:rFonts w:ascii="Times New Roman" w:hAnsi="Times New Roman" w:cs="Times New Roman"/>
          <w:b/>
          <w:sz w:val="24"/>
          <w:szCs w:val="24"/>
        </w:rPr>
        <w:t>KEPENTINGAN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/</w:t>
      </w:r>
      <w:proofErr w:type="spellStart"/>
      <w:r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dia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AB2FEB" w:rsidRDefault="00AB2FEB" w:rsidP="00AB2FEB">
      <w:pPr>
        <w:pStyle w:val="ListParagraph"/>
        <w:spacing w:after="0" w:line="240" w:lineRule="auto"/>
        <w:ind w:left="270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270" w:type="dxa"/>
        <w:tblLook w:val="04A0" w:firstRow="1" w:lastRow="0" w:firstColumn="1" w:lastColumn="0" w:noHBand="0" w:noVBand="1"/>
      </w:tblPr>
      <w:tblGrid>
        <w:gridCol w:w="2327"/>
        <w:gridCol w:w="2327"/>
        <w:gridCol w:w="2326"/>
        <w:gridCol w:w="2326"/>
      </w:tblGrid>
      <w:tr w:rsidR="00AB2FEB" w:rsidTr="00250A97">
        <w:tc>
          <w:tcPr>
            <w:tcW w:w="4654" w:type="dxa"/>
            <w:gridSpan w:val="2"/>
          </w:tcPr>
          <w:p w:rsidR="00AB2FEB" w:rsidRPr="00F6014A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6014A">
              <w:rPr>
                <w:rFonts w:ascii="Times New Roman" w:hAnsi="Times New Roman" w:cs="Times New Roman"/>
                <w:b/>
                <w:sz w:val="24"/>
                <w:szCs w:val="24"/>
              </w:rPr>
              <w:t>KETERANGAN KOLOM PENILAIAN SEBELAH KIRI (KEPUASAN)</w:t>
            </w:r>
          </w:p>
        </w:tc>
        <w:tc>
          <w:tcPr>
            <w:tcW w:w="4652" w:type="dxa"/>
            <w:gridSpan w:val="2"/>
          </w:tcPr>
          <w:p w:rsidR="00AB2FEB" w:rsidRPr="00F6014A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6014A">
              <w:rPr>
                <w:rFonts w:ascii="Times New Roman" w:hAnsi="Times New Roman" w:cs="Times New Roman"/>
                <w:b/>
                <w:sz w:val="24"/>
                <w:szCs w:val="24"/>
              </w:rPr>
              <w:t>KETERANGAN KOLOM PENILAIAN SEBELAH KANAN (KEPENTINGAN)</w:t>
            </w:r>
          </w:p>
        </w:tc>
      </w:tr>
      <w:tr w:rsidR="00AB2FEB" w:rsidTr="00250A97">
        <w:tc>
          <w:tcPr>
            <w:tcW w:w="2327" w:type="dxa"/>
          </w:tcPr>
          <w:p w:rsidR="00AB2FEB" w:rsidRPr="00F6014A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F6014A">
              <w:rPr>
                <w:rFonts w:ascii="Times New Roman" w:hAnsi="Times New Roman" w:cs="Times New Roman"/>
                <w:b/>
                <w:sz w:val="24"/>
                <w:szCs w:val="24"/>
              </w:rPr>
              <w:t>Penilaian</w:t>
            </w:r>
            <w:proofErr w:type="spellEnd"/>
          </w:p>
        </w:tc>
        <w:tc>
          <w:tcPr>
            <w:tcW w:w="2327" w:type="dxa"/>
          </w:tcPr>
          <w:p w:rsidR="00AB2FEB" w:rsidRPr="00F6014A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F6014A">
              <w:rPr>
                <w:rFonts w:ascii="Times New Roman" w:hAnsi="Times New Roman" w:cs="Times New Roman"/>
                <w:b/>
                <w:sz w:val="24"/>
                <w:szCs w:val="24"/>
              </w:rPr>
              <w:t>Keterangan</w:t>
            </w:r>
            <w:proofErr w:type="spellEnd"/>
          </w:p>
        </w:tc>
        <w:tc>
          <w:tcPr>
            <w:tcW w:w="2326" w:type="dxa"/>
          </w:tcPr>
          <w:p w:rsidR="00AB2FEB" w:rsidRPr="00F6014A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F6014A">
              <w:rPr>
                <w:rFonts w:ascii="Times New Roman" w:hAnsi="Times New Roman" w:cs="Times New Roman"/>
                <w:b/>
                <w:sz w:val="24"/>
                <w:szCs w:val="24"/>
              </w:rPr>
              <w:t>Penilaian</w:t>
            </w:r>
            <w:proofErr w:type="spellEnd"/>
          </w:p>
        </w:tc>
        <w:tc>
          <w:tcPr>
            <w:tcW w:w="2326" w:type="dxa"/>
          </w:tcPr>
          <w:p w:rsidR="00AB2FEB" w:rsidRPr="00F6014A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F6014A">
              <w:rPr>
                <w:rFonts w:ascii="Times New Roman" w:hAnsi="Times New Roman" w:cs="Times New Roman"/>
                <w:b/>
                <w:sz w:val="24"/>
                <w:szCs w:val="24"/>
              </w:rPr>
              <w:t>Keterangan</w:t>
            </w:r>
            <w:proofErr w:type="spellEnd"/>
          </w:p>
        </w:tc>
      </w:tr>
      <w:tr w:rsidR="00AB2FEB" w:rsidTr="00250A97">
        <w:tc>
          <w:tcPr>
            <w:tcW w:w="2327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327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ng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SP)</w:t>
            </w:r>
          </w:p>
        </w:tc>
        <w:tc>
          <w:tcPr>
            <w:tcW w:w="2326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326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ng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SP)</w:t>
            </w:r>
          </w:p>
        </w:tc>
      </w:tr>
      <w:tr w:rsidR="00AB2FEB" w:rsidTr="00250A97">
        <w:tc>
          <w:tcPr>
            <w:tcW w:w="2327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327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P)</w:t>
            </w:r>
          </w:p>
        </w:tc>
        <w:tc>
          <w:tcPr>
            <w:tcW w:w="2326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326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P)</w:t>
            </w:r>
          </w:p>
        </w:tc>
      </w:tr>
      <w:tr w:rsidR="00AB2FEB" w:rsidTr="00250A97">
        <w:tc>
          <w:tcPr>
            <w:tcW w:w="2327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327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uku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CP)</w:t>
            </w:r>
          </w:p>
        </w:tc>
        <w:tc>
          <w:tcPr>
            <w:tcW w:w="2326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326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uku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CP)</w:t>
            </w:r>
          </w:p>
        </w:tc>
      </w:tr>
      <w:tr w:rsidR="00AB2FEB" w:rsidTr="00250A97">
        <w:tc>
          <w:tcPr>
            <w:tcW w:w="2327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327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r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KP)</w:t>
            </w:r>
          </w:p>
        </w:tc>
        <w:tc>
          <w:tcPr>
            <w:tcW w:w="2326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326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r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KP)</w:t>
            </w:r>
          </w:p>
        </w:tc>
      </w:tr>
      <w:tr w:rsidR="00AB2FEB" w:rsidTr="00250A97">
        <w:tc>
          <w:tcPr>
            <w:tcW w:w="2327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327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TP)</w:t>
            </w:r>
          </w:p>
        </w:tc>
        <w:tc>
          <w:tcPr>
            <w:tcW w:w="2326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326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TP)</w:t>
            </w:r>
          </w:p>
        </w:tc>
      </w:tr>
    </w:tbl>
    <w:p w:rsidR="00AB2FEB" w:rsidRDefault="00AB2FEB" w:rsidP="00AB2FEB">
      <w:pPr>
        <w:pStyle w:val="ListParagraph"/>
        <w:spacing w:after="0" w:line="240" w:lineRule="auto"/>
        <w:ind w:left="270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270" w:type="dxa"/>
        <w:tblLayout w:type="fixed"/>
        <w:tblLook w:val="04A0" w:firstRow="1" w:lastRow="0" w:firstColumn="1" w:lastColumn="0" w:noHBand="0" w:noVBand="1"/>
      </w:tblPr>
      <w:tblGrid>
        <w:gridCol w:w="468"/>
        <w:gridCol w:w="450"/>
        <w:gridCol w:w="540"/>
        <w:gridCol w:w="540"/>
        <w:gridCol w:w="450"/>
        <w:gridCol w:w="630"/>
        <w:gridCol w:w="3960"/>
        <w:gridCol w:w="540"/>
        <w:gridCol w:w="450"/>
        <w:gridCol w:w="450"/>
        <w:gridCol w:w="360"/>
        <w:gridCol w:w="468"/>
      </w:tblGrid>
      <w:tr w:rsidR="00AB2FEB" w:rsidTr="00250A97">
        <w:tc>
          <w:tcPr>
            <w:tcW w:w="2448" w:type="dxa"/>
            <w:gridSpan w:val="5"/>
          </w:tcPr>
          <w:p w:rsidR="00AB2FEB" w:rsidRPr="00040439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40439">
              <w:rPr>
                <w:rFonts w:ascii="Times New Roman" w:hAnsi="Times New Roman" w:cs="Times New Roman"/>
                <w:b/>
                <w:sz w:val="24"/>
                <w:szCs w:val="24"/>
              </w:rPr>
              <w:t>Kepuasan</w:t>
            </w:r>
            <w:proofErr w:type="spellEnd"/>
          </w:p>
        </w:tc>
        <w:tc>
          <w:tcPr>
            <w:tcW w:w="4590" w:type="dxa"/>
            <w:gridSpan w:val="2"/>
          </w:tcPr>
          <w:p w:rsidR="00AB2FEB" w:rsidRPr="00040439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40439">
              <w:rPr>
                <w:rFonts w:ascii="Times New Roman" w:hAnsi="Times New Roman" w:cs="Times New Roman"/>
                <w:b/>
                <w:sz w:val="24"/>
                <w:szCs w:val="24"/>
              </w:rPr>
              <w:t>Pertanyaan</w:t>
            </w:r>
            <w:proofErr w:type="spellEnd"/>
          </w:p>
        </w:tc>
        <w:tc>
          <w:tcPr>
            <w:tcW w:w="2268" w:type="dxa"/>
            <w:gridSpan w:val="5"/>
          </w:tcPr>
          <w:p w:rsidR="00AB2FEB" w:rsidRPr="00040439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40439">
              <w:rPr>
                <w:rFonts w:ascii="Times New Roman" w:hAnsi="Times New Roman" w:cs="Times New Roman"/>
                <w:b/>
                <w:sz w:val="24"/>
                <w:szCs w:val="24"/>
              </w:rPr>
              <w:t>Kepentingan</w:t>
            </w:r>
            <w:proofErr w:type="spellEnd"/>
          </w:p>
        </w:tc>
      </w:tr>
      <w:tr w:rsidR="00AB2FEB" w:rsidTr="00250A97">
        <w:tc>
          <w:tcPr>
            <w:tcW w:w="468" w:type="dxa"/>
          </w:tcPr>
          <w:p w:rsidR="00AB2FEB" w:rsidRPr="00040439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439"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450" w:type="dxa"/>
          </w:tcPr>
          <w:p w:rsidR="00AB2FEB" w:rsidRPr="00040439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439"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540" w:type="dxa"/>
          </w:tcPr>
          <w:p w:rsidR="00AB2FEB" w:rsidRPr="00040439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439"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540" w:type="dxa"/>
          </w:tcPr>
          <w:p w:rsidR="00AB2FEB" w:rsidRPr="00040439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439"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450" w:type="dxa"/>
          </w:tcPr>
          <w:p w:rsidR="00AB2FEB" w:rsidRPr="00040439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439"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4590" w:type="dxa"/>
            <w:gridSpan w:val="2"/>
          </w:tcPr>
          <w:p w:rsidR="00AB2FEB" w:rsidRPr="00040439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40439">
              <w:rPr>
                <w:rFonts w:ascii="Times New Roman" w:hAnsi="Times New Roman" w:cs="Times New Roman"/>
                <w:b/>
                <w:sz w:val="24"/>
                <w:szCs w:val="24"/>
              </w:rPr>
              <w:t>Tampilan</w:t>
            </w:r>
            <w:proofErr w:type="spellEnd"/>
            <w:r w:rsidRPr="0004043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040439">
              <w:rPr>
                <w:rFonts w:ascii="Times New Roman" w:hAnsi="Times New Roman" w:cs="Times New Roman"/>
                <w:b/>
                <w:sz w:val="24"/>
                <w:szCs w:val="24"/>
              </w:rPr>
              <w:t>Fisik</w:t>
            </w:r>
            <w:proofErr w:type="spellEnd"/>
          </w:p>
        </w:tc>
        <w:tc>
          <w:tcPr>
            <w:tcW w:w="540" w:type="dxa"/>
          </w:tcPr>
          <w:p w:rsidR="00AB2FEB" w:rsidRPr="00040439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439"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450" w:type="dxa"/>
          </w:tcPr>
          <w:p w:rsidR="00AB2FEB" w:rsidRPr="00040439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439"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450" w:type="dxa"/>
          </w:tcPr>
          <w:p w:rsidR="00AB2FEB" w:rsidRPr="00040439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439"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360" w:type="dxa"/>
          </w:tcPr>
          <w:p w:rsidR="00AB2FEB" w:rsidRPr="00040439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439"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468" w:type="dxa"/>
          </w:tcPr>
          <w:p w:rsidR="00AB2FEB" w:rsidRPr="00040439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439"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</w:p>
        </w:tc>
      </w:tr>
      <w:tr w:rsidR="00AB2FEB" w:rsidTr="00250A97"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960" w:type="dxa"/>
          </w:tcPr>
          <w:p w:rsidR="00AB2FEB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di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berap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asil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al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amanan</w:t>
            </w:r>
            <w:proofErr w:type="spellEnd"/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B2FEB" w:rsidTr="00250A97"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960" w:type="dxa"/>
          </w:tcPr>
          <w:p w:rsidR="00AB2FEB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di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berap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asil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al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amanan</w:t>
            </w:r>
            <w:proofErr w:type="spellEnd"/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B2FEB" w:rsidTr="00250A97"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960" w:type="dxa"/>
          </w:tcPr>
          <w:p w:rsidR="00AB2FEB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emu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sist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emu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uas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h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s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inimal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h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ggr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u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komun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r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s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ka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tu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/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nd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amanan</w:t>
            </w:r>
            <w:proofErr w:type="spellEnd"/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B2FEB" w:rsidTr="00250A97"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960" w:type="dxa"/>
          </w:tcPr>
          <w:p w:rsidR="00AB2FEB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emu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ad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h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is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up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ental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emu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kompet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nal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t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lay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g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urat</w:t>
            </w:r>
            <w:proofErr w:type="spellEnd"/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B2FEB" w:rsidTr="00250A97"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960" w:type="dxa"/>
          </w:tcPr>
          <w:p w:rsidR="00AB2FEB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berap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asil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al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elam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umpang</w:t>
            </w:r>
            <w:proofErr w:type="spellEnd"/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B2FEB" w:rsidTr="00250A97"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960" w:type="dxa"/>
          </w:tcPr>
          <w:p w:rsidR="00AB2FEB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di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asil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3K</w:t>
            </w: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B2FEB" w:rsidTr="00250A97"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960" w:type="dxa"/>
          </w:tcPr>
          <w:p w:rsidR="00AB2FEB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ast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m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ump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pas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gkut</w:t>
            </w:r>
            <w:proofErr w:type="spellEnd"/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B2FEB" w:rsidTr="00250A97"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960" w:type="dxa"/>
          </w:tcPr>
          <w:p w:rsidR="00AB2FEB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di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berap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asil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t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ud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omo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ud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rkul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d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g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bu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B2FEB" w:rsidTr="00250A97"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960" w:type="dxa"/>
          </w:tcPr>
          <w:p w:rsidR="00AB2FEB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di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berap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asil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mb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g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w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g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asil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bersi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c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film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u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udio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video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ord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 AC, reclining seat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B2FEB" w:rsidTr="00250A97"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3960" w:type="dxa"/>
          </w:tcPr>
          <w:p w:rsidR="00AB2FEB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lay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t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tent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sesibil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B2FEB" w:rsidTr="00250A97"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3960" w:type="dxa"/>
          </w:tcPr>
          <w:p w:rsidR="00AB2FEB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rif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ke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ke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gu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al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jalanan</w:t>
            </w:r>
            <w:proofErr w:type="spellEnd"/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B2FEB" w:rsidTr="00250A97"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3960" w:type="dxa"/>
          </w:tcPr>
          <w:p w:rsidR="00AB2FEB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rior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l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ke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il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ud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rior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/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r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ump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nd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2cacat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nsi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ak-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ib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mil</w:t>
            </w:r>
            <w:proofErr w:type="spellEnd"/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B2FEB" w:rsidTr="00250A97"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3960" w:type="dxa"/>
          </w:tcPr>
          <w:p w:rsidR="00AB2FEB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hus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imp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r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oda</w:t>
            </w:r>
            <w:proofErr w:type="spellEnd"/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B2FEB" w:rsidTr="00250A97"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3960" w:type="dxa"/>
          </w:tcPr>
          <w:p w:rsidR="00AB2FEB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lay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l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dat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/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berangk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bus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rif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ket</w:t>
            </w:r>
            <w:proofErr w:type="spellEnd"/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B2FEB" w:rsidTr="00250A97"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3960" w:type="dxa"/>
          </w:tcPr>
          <w:p w:rsidR="00AB2FEB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ump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pabil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ja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nggu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jal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bus</w:t>
            </w: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B2FEB" w:rsidTr="00250A97"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3960" w:type="dxa"/>
          </w:tcPr>
          <w:p w:rsidR="00AB2FEB" w:rsidRDefault="00AB2FEB" w:rsidP="00250A9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in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perasion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ndar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aga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ndar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oper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fisi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konom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54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" w:type="dxa"/>
          </w:tcPr>
          <w:p w:rsidR="00AB2FEB" w:rsidRDefault="00AB2FEB" w:rsidP="00250A9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AB2FEB" w:rsidRPr="00F6014A" w:rsidRDefault="00AB2FEB" w:rsidP="00AB2FEB">
      <w:pPr>
        <w:pStyle w:val="ListParagraph"/>
        <w:spacing w:after="0" w:line="240" w:lineRule="auto"/>
        <w:ind w:left="270"/>
        <w:jc w:val="center"/>
        <w:rPr>
          <w:rFonts w:ascii="Times New Roman" w:hAnsi="Times New Roman" w:cs="Times New Roman"/>
          <w:sz w:val="24"/>
          <w:szCs w:val="24"/>
        </w:rPr>
      </w:pPr>
    </w:p>
    <w:p w:rsidR="008C5114" w:rsidRPr="00F971B4" w:rsidRDefault="008C5114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9E6DD0" w:rsidRDefault="009E6DD0" w:rsidP="00AB2FEB">
      <w:pPr>
        <w:rPr>
          <w:rFonts w:ascii="Times New Roman" w:hAnsi="Times New Roman" w:cs="Times New Roman"/>
          <w:sz w:val="32"/>
          <w:szCs w:val="32"/>
        </w:rPr>
      </w:pPr>
    </w:p>
    <w:p w:rsidR="00FB4B29" w:rsidRDefault="00FB4B29" w:rsidP="00AB2FEB">
      <w:pPr>
        <w:rPr>
          <w:rFonts w:ascii="Times New Roman" w:hAnsi="Times New Roman" w:cs="Times New Roman"/>
          <w:sz w:val="32"/>
          <w:szCs w:val="32"/>
        </w:rPr>
      </w:pPr>
    </w:p>
    <w:p w:rsidR="00381A95" w:rsidRPr="00F971B4" w:rsidRDefault="00381A95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971B4">
        <w:rPr>
          <w:rFonts w:ascii="Times New Roman" w:hAnsi="Times New Roman" w:cs="Times New Roman"/>
          <w:b/>
          <w:sz w:val="28"/>
          <w:szCs w:val="28"/>
        </w:rPr>
        <w:t>LAMPIRAN VI</w:t>
      </w:r>
    </w:p>
    <w:p w:rsidR="00381A95" w:rsidRDefault="00381A95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971B4">
        <w:rPr>
          <w:rFonts w:ascii="Times New Roman" w:hAnsi="Times New Roman" w:cs="Times New Roman"/>
          <w:b/>
          <w:sz w:val="28"/>
          <w:szCs w:val="28"/>
        </w:rPr>
        <w:t>DATA SEKUNDER DINAS PERHUBUNGAN KOTA MATARAM</w:t>
      </w:r>
    </w:p>
    <w:p w:rsidR="00F05A70" w:rsidRDefault="00F05A70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F05A70" w:rsidRDefault="00F05A70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F05A70" w:rsidRDefault="00F05A70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F05A70" w:rsidRDefault="00F05A70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F05A70" w:rsidRDefault="00F05A70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F05A70" w:rsidRDefault="00F05A70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F05A70" w:rsidRDefault="00F05A70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F05A70" w:rsidRDefault="00F05A70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F05A70" w:rsidRDefault="00F05A70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F05A70" w:rsidRDefault="00F05A70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F05A70" w:rsidRDefault="00F05A70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F05A70" w:rsidRDefault="00F05A70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F05A70" w:rsidRDefault="00F05A70" w:rsidP="00F05A70">
      <w:pPr>
        <w:rPr>
          <w:rFonts w:ascii="Times New Roman" w:hAnsi="Times New Roman" w:cs="Times New Roman"/>
          <w:b/>
          <w:sz w:val="28"/>
          <w:szCs w:val="28"/>
        </w:rPr>
      </w:pPr>
    </w:p>
    <w:p w:rsidR="00F05A70" w:rsidRPr="00F971B4" w:rsidRDefault="00F05A70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05A70">
        <w:rPr>
          <w:rFonts w:ascii="Times New Roman" w:hAnsi="Times New Roman" w:cs="Times New Roman"/>
          <w:b/>
          <w:sz w:val="28"/>
          <w:szCs w:val="28"/>
        </w:rPr>
        <w:object w:dxaOrig="15030" w:dyaOrig="9463">
          <v:shape id="_x0000_i1028" type="#_x0000_t75" style="width:751.3pt;height:473.3pt" o:ole="">
            <v:imagedata r:id="rId14" o:title=""/>
          </v:shape>
          <o:OLEObject Type="Embed" ProgID="Word.Document.12" ShapeID="_x0000_i1028" DrawAspect="Content" ObjectID="_1693594844" r:id="rId15">
            <o:FieldCodes>\s</o:FieldCodes>
          </o:OLEObject>
        </w:object>
      </w:r>
    </w:p>
    <w:p w:rsidR="00381A95" w:rsidRPr="00F971B4" w:rsidRDefault="00381A95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81A95" w:rsidRDefault="00381A95" w:rsidP="00F05A70">
      <w:pPr>
        <w:rPr>
          <w:rFonts w:ascii="Times New Roman" w:hAnsi="Times New Roman" w:cs="Times New Roman"/>
          <w:sz w:val="32"/>
          <w:szCs w:val="32"/>
        </w:rPr>
      </w:pPr>
    </w:p>
    <w:p w:rsidR="00381A95" w:rsidRDefault="00F05A70" w:rsidP="00133576">
      <w:pPr>
        <w:jc w:val="center"/>
        <w:rPr>
          <w:rFonts w:ascii="Times New Roman" w:hAnsi="Times New Roman" w:cs="Times New Roman"/>
          <w:sz w:val="32"/>
          <w:szCs w:val="32"/>
        </w:rPr>
      </w:pPr>
      <w:r w:rsidRPr="00F05A70">
        <w:rPr>
          <w:rFonts w:ascii="Times New Roman" w:hAnsi="Times New Roman" w:cs="Times New Roman"/>
          <w:sz w:val="32"/>
          <w:szCs w:val="32"/>
        </w:rPr>
        <w:object w:dxaOrig="15030" w:dyaOrig="9257">
          <v:shape id="_x0000_i1029" type="#_x0000_t75" style="width:751.3pt;height:462.7pt" o:ole="">
            <v:imagedata r:id="rId16" o:title=""/>
          </v:shape>
          <o:OLEObject Type="Embed" ProgID="Word.Document.12" ShapeID="_x0000_i1029" DrawAspect="Content" ObjectID="_1693594845" r:id="rId17">
            <o:FieldCodes>\s</o:FieldCodes>
          </o:OLEObject>
        </w:object>
      </w: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F47199" w:rsidRDefault="00F47199" w:rsidP="00880A46">
      <w:pPr>
        <w:rPr>
          <w:rFonts w:ascii="Times New Roman" w:hAnsi="Times New Roman" w:cs="Times New Roman"/>
          <w:sz w:val="32"/>
          <w:szCs w:val="32"/>
        </w:rPr>
      </w:pPr>
    </w:p>
    <w:p w:rsidR="00F47199" w:rsidRDefault="00F47199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0802A6" w:rsidRDefault="000802A6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F47199" w:rsidRDefault="00F47199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F05A70" w:rsidRDefault="00F05A70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F05A70" w:rsidRDefault="00F05A70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F05A70" w:rsidRDefault="00F05A70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F05A70" w:rsidRDefault="00F05A70" w:rsidP="00F05A70">
      <w:pPr>
        <w:rPr>
          <w:rFonts w:ascii="Times New Roman" w:hAnsi="Times New Roman" w:cs="Times New Roman"/>
          <w:sz w:val="32"/>
          <w:szCs w:val="32"/>
        </w:rPr>
      </w:pPr>
    </w:p>
    <w:p w:rsidR="00F05A70" w:rsidRDefault="00F05A70" w:rsidP="00F05A70">
      <w:pPr>
        <w:rPr>
          <w:rFonts w:ascii="Times New Roman" w:hAnsi="Times New Roman" w:cs="Times New Roman"/>
          <w:sz w:val="32"/>
          <w:szCs w:val="32"/>
        </w:rPr>
      </w:pPr>
    </w:p>
    <w:p w:rsidR="00381A95" w:rsidRPr="00025697" w:rsidRDefault="00283F23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LAMPIRAN VI</w:t>
      </w:r>
    </w:p>
    <w:p w:rsidR="00F47199" w:rsidRPr="00025697" w:rsidRDefault="006D7D89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LEMBAR ASISTENSI</w:t>
      </w:r>
    </w:p>
    <w:p w:rsidR="00381A95" w:rsidRDefault="00381A95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E398C" w:rsidRDefault="003E398C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E398C" w:rsidRDefault="003E398C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E398C" w:rsidRDefault="003E398C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E398C" w:rsidRDefault="003E398C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E398C" w:rsidRDefault="003E398C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E398C" w:rsidRDefault="003E398C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E398C" w:rsidRDefault="003E398C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E398C" w:rsidRDefault="003E398C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E398C" w:rsidRDefault="003E398C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E398C" w:rsidRDefault="003E398C" w:rsidP="00133576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3E398C" w:rsidRDefault="003E398C" w:rsidP="00133576">
      <w:pPr>
        <w:jc w:val="center"/>
        <w:rPr>
          <w:rFonts w:ascii="Times New Roman" w:hAnsi="Times New Roman" w:cs="Times New Roman"/>
          <w:sz w:val="32"/>
          <w:szCs w:val="32"/>
        </w:rPr>
      </w:pPr>
      <w:bookmarkStart w:id="0" w:name="_GoBack"/>
      <w:bookmarkEnd w:id="0"/>
    </w:p>
    <w:p w:rsidR="00F55C98" w:rsidRDefault="003E398C" w:rsidP="003E398C">
      <w:pPr>
        <w:jc w:val="center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noProof/>
          <w:sz w:val="32"/>
          <w:szCs w:val="32"/>
        </w:rPr>
        <w:lastRenderedPageBreak/>
        <w:drawing>
          <wp:inline distT="0" distB="0" distL="0" distR="0" wp14:anchorId="60532956" wp14:editId="7165AAC5">
            <wp:extent cx="5943600" cy="8399802"/>
            <wp:effectExtent l="0" t="0" r="0" b="1270"/>
            <wp:docPr id="1" name="Picture 1" descr="F:\z\File Skripsi-Egar\img20210918_1632339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:\z\File Skripsi-Egar\img20210918_16323397.jp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8399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866A6" w:rsidRDefault="003E398C" w:rsidP="00381A95">
      <w:pPr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noProof/>
          <w:sz w:val="32"/>
          <w:szCs w:val="32"/>
        </w:rPr>
        <w:lastRenderedPageBreak/>
        <w:drawing>
          <wp:inline distT="0" distB="0" distL="0" distR="0">
            <wp:extent cx="5943600" cy="8399802"/>
            <wp:effectExtent l="0" t="0" r="0" b="1270"/>
            <wp:docPr id="2" name="Picture 2" descr="F:\z\File Skripsi-Egar\img20210918_1633541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F:\z\File Skripsi-Egar\img20210918_16335416.jp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8399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866A6" w:rsidRDefault="005866A6" w:rsidP="00381A95">
      <w:pPr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noProof/>
          <w:sz w:val="32"/>
          <w:szCs w:val="32"/>
        </w:rPr>
        <w:lastRenderedPageBreak/>
        <w:drawing>
          <wp:inline distT="0" distB="0" distL="0" distR="0">
            <wp:extent cx="5943600" cy="8456203"/>
            <wp:effectExtent l="0" t="0" r="0" b="2540"/>
            <wp:docPr id="14" name="Picture 14" descr="F:\z\File Skripsi-Egar\sca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:\z\File Skripsi-Egar\scan.jp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84562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866A6" w:rsidRDefault="005866A6" w:rsidP="00381A95">
      <w:pPr>
        <w:rPr>
          <w:rFonts w:ascii="Times New Roman" w:hAnsi="Times New Roman" w:cs="Times New Roman"/>
          <w:sz w:val="32"/>
          <w:szCs w:val="32"/>
        </w:rPr>
      </w:pPr>
    </w:p>
    <w:p w:rsidR="00BE0F4A" w:rsidRDefault="00BE0F4A" w:rsidP="00381A95">
      <w:pPr>
        <w:rPr>
          <w:rFonts w:ascii="Times New Roman" w:hAnsi="Times New Roman" w:cs="Times New Roman"/>
          <w:sz w:val="32"/>
          <w:szCs w:val="32"/>
        </w:rPr>
      </w:pPr>
    </w:p>
    <w:p w:rsidR="005866A6" w:rsidRDefault="005866A6" w:rsidP="00381A95">
      <w:pPr>
        <w:rPr>
          <w:rFonts w:ascii="Times New Roman" w:hAnsi="Times New Roman" w:cs="Times New Roman"/>
          <w:sz w:val="32"/>
          <w:szCs w:val="32"/>
        </w:rPr>
      </w:pPr>
    </w:p>
    <w:p w:rsidR="005866A6" w:rsidRDefault="005866A6" w:rsidP="00381A95">
      <w:pPr>
        <w:rPr>
          <w:rFonts w:ascii="Times New Roman" w:hAnsi="Times New Roman" w:cs="Times New Roman"/>
          <w:sz w:val="32"/>
          <w:szCs w:val="32"/>
        </w:rPr>
      </w:pPr>
    </w:p>
    <w:p w:rsidR="005866A6" w:rsidRDefault="005866A6" w:rsidP="00381A95">
      <w:pPr>
        <w:rPr>
          <w:rFonts w:ascii="Times New Roman" w:hAnsi="Times New Roman" w:cs="Times New Roman"/>
          <w:sz w:val="32"/>
          <w:szCs w:val="32"/>
        </w:rPr>
      </w:pPr>
    </w:p>
    <w:p w:rsidR="005866A6" w:rsidRDefault="005866A6" w:rsidP="00381A95">
      <w:pPr>
        <w:rPr>
          <w:rFonts w:ascii="Times New Roman" w:hAnsi="Times New Roman" w:cs="Times New Roman"/>
          <w:sz w:val="32"/>
          <w:szCs w:val="32"/>
        </w:rPr>
      </w:pPr>
    </w:p>
    <w:p w:rsidR="006D7D89" w:rsidRPr="00025697" w:rsidRDefault="006D7D89" w:rsidP="006D7D89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025697">
        <w:rPr>
          <w:rFonts w:ascii="Times New Roman" w:hAnsi="Times New Roman" w:cs="Times New Roman"/>
          <w:b/>
          <w:sz w:val="28"/>
          <w:szCs w:val="28"/>
        </w:rPr>
        <w:t>LAMPIRAN VII</w:t>
      </w:r>
    </w:p>
    <w:p w:rsidR="0024227D" w:rsidRDefault="0024227D" w:rsidP="006D7D89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 xml:space="preserve">SURAT DOSEN PEMBIMBING SKRIPSI </w:t>
      </w:r>
    </w:p>
    <w:p w:rsidR="006D7D89" w:rsidRDefault="0024227D" w:rsidP="006D7D89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DAN SURAT PENELITIAN</w:t>
      </w:r>
    </w:p>
    <w:p w:rsidR="0024227D" w:rsidRPr="00025697" w:rsidRDefault="0024227D" w:rsidP="006D7D89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42622E" w:rsidRDefault="0042622E" w:rsidP="00381A95">
      <w:pPr>
        <w:rPr>
          <w:rFonts w:ascii="Times New Roman" w:hAnsi="Times New Roman" w:cs="Times New Roman"/>
          <w:sz w:val="32"/>
          <w:szCs w:val="32"/>
        </w:rPr>
      </w:pPr>
    </w:p>
    <w:p w:rsidR="0042622E" w:rsidRDefault="0042622E" w:rsidP="00381A95">
      <w:pPr>
        <w:rPr>
          <w:rFonts w:ascii="Times New Roman" w:hAnsi="Times New Roman" w:cs="Times New Roman"/>
          <w:sz w:val="32"/>
          <w:szCs w:val="32"/>
        </w:rPr>
      </w:pPr>
    </w:p>
    <w:p w:rsidR="0042622E" w:rsidRDefault="0042622E" w:rsidP="00381A95">
      <w:pPr>
        <w:rPr>
          <w:rFonts w:ascii="Times New Roman" w:hAnsi="Times New Roman" w:cs="Times New Roman"/>
          <w:sz w:val="32"/>
          <w:szCs w:val="32"/>
        </w:rPr>
      </w:pPr>
    </w:p>
    <w:p w:rsidR="00F55C98" w:rsidRDefault="00F55C98" w:rsidP="00381A95">
      <w:pPr>
        <w:rPr>
          <w:rFonts w:ascii="Times New Roman" w:hAnsi="Times New Roman" w:cs="Times New Roman"/>
          <w:sz w:val="32"/>
          <w:szCs w:val="32"/>
        </w:rPr>
      </w:pPr>
    </w:p>
    <w:p w:rsidR="00F55C98" w:rsidRPr="00464D2A" w:rsidRDefault="00F55C98" w:rsidP="00381A95">
      <w:pPr>
        <w:rPr>
          <w:rFonts w:ascii="Times New Roman" w:hAnsi="Times New Roman" w:cs="Times New Roman"/>
          <w:b/>
          <w:sz w:val="28"/>
          <w:szCs w:val="28"/>
        </w:rPr>
      </w:pPr>
    </w:p>
    <w:p w:rsidR="00F55C98" w:rsidRDefault="00F55C98" w:rsidP="00381A95">
      <w:pPr>
        <w:rPr>
          <w:rFonts w:ascii="Times New Roman" w:hAnsi="Times New Roman" w:cs="Times New Roman"/>
          <w:sz w:val="32"/>
          <w:szCs w:val="32"/>
        </w:rPr>
      </w:pPr>
    </w:p>
    <w:p w:rsidR="00F55C98" w:rsidRDefault="00F55C98" w:rsidP="00381A95">
      <w:pPr>
        <w:rPr>
          <w:rFonts w:ascii="Times New Roman" w:hAnsi="Times New Roman" w:cs="Times New Roman"/>
          <w:sz w:val="32"/>
          <w:szCs w:val="32"/>
        </w:rPr>
      </w:pPr>
    </w:p>
    <w:p w:rsidR="000953F0" w:rsidRDefault="000953F0" w:rsidP="00381A95">
      <w:pPr>
        <w:rPr>
          <w:rFonts w:ascii="Times New Roman" w:hAnsi="Times New Roman" w:cs="Times New Roman"/>
          <w:sz w:val="32"/>
          <w:szCs w:val="32"/>
        </w:rPr>
      </w:pPr>
    </w:p>
    <w:p w:rsidR="000953F0" w:rsidRDefault="000953F0" w:rsidP="00381A95">
      <w:pPr>
        <w:rPr>
          <w:rFonts w:ascii="Times New Roman" w:hAnsi="Times New Roman" w:cs="Times New Roman"/>
          <w:sz w:val="32"/>
          <w:szCs w:val="32"/>
        </w:rPr>
      </w:pPr>
    </w:p>
    <w:p w:rsidR="000953F0" w:rsidRDefault="000953F0" w:rsidP="00381A95">
      <w:pPr>
        <w:rPr>
          <w:rFonts w:ascii="Times New Roman" w:hAnsi="Times New Roman" w:cs="Times New Roman"/>
          <w:sz w:val="32"/>
          <w:szCs w:val="32"/>
        </w:rPr>
      </w:pPr>
    </w:p>
    <w:p w:rsidR="000953F0" w:rsidRDefault="000E3B23" w:rsidP="00381A95">
      <w:pPr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noProof/>
          <w:sz w:val="32"/>
          <w:szCs w:val="32"/>
        </w:rPr>
        <w:lastRenderedPageBreak/>
        <w:drawing>
          <wp:inline distT="0" distB="0" distL="0" distR="0">
            <wp:extent cx="5943600" cy="8399802"/>
            <wp:effectExtent l="0" t="0" r="0" b="1270"/>
            <wp:docPr id="3" name="Picture 3" descr="F:\z\File Skripsi-Egar\img20210918_1635042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F:\z\File Skripsi-Egar\img20210918_16350424.jp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8399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53F0" w:rsidRDefault="000E3B23" w:rsidP="00381A95">
      <w:pPr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noProof/>
          <w:sz w:val="32"/>
          <w:szCs w:val="32"/>
        </w:rPr>
        <w:lastRenderedPageBreak/>
        <w:drawing>
          <wp:inline distT="0" distB="0" distL="0" distR="0">
            <wp:extent cx="5943600" cy="8399802"/>
            <wp:effectExtent l="0" t="0" r="0" b="1270"/>
            <wp:docPr id="4" name="Picture 4" descr="F:\z\File Skripsi-Egar\img20210918_1636107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F:\z\File Skripsi-Egar\img20210918_16361070.jp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8399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53F0" w:rsidRDefault="000E3B23" w:rsidP="00381A95">
      <w:pPr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noProof/>
          <w:sz w:val="32"/>
          <w:szCs w:val="32"/>
        </w:rPr>
        <w:lastRenderedPageBreak/>
        <w:drawing>
          <wp:inline distT="0" distB="0" distL="0" distR="0">
            <wp:extent cx="5943600" cy="8399802"/>
            <wp:effectExtent l="0" t="0" r="0" b="1270"/>
            <wp:docPr id="5" name="Picture 5" descr="F:\z\File Skripsi-Egar\img20210918_1637097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:\z\File Skripsi-Egar\img20210918_16370978.jpg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8399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53F0" w:rsidRDefault="000E3B23" w:rsidP="00381A95">
      <w:pPr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noProof/>
          <w:sz w:val="32"/>
          <w:szCs w:val="32"/>
        </w:rPr>
        <w:lastRenderedPageBreak/>
        <w:drawing>
          <wp:inline distT="0" distB="0" distL="0" distR="0">
            <wp:extent cx="5943600" cy="8399802"/>
            <wp:effectExtent l="0" t="0" r="0" b="1270"/>
            <wp:docPr id="6" name="Picture 6" descr="F:\z\File Skripsi-Egar\img20210918_1640205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F:\z\File Skripsi-Egar\img20210918_16402053.jpg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8399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53F0" w:rsidRDefault="000953F0" w:rsidP="00381A95">
      <w:pPr>
        <w:rPr>
          <w:rFonts w:ascii="Times New Roman" w:hAnsi="Times New Roman" w:cs="Times New Roman"/>
          <w:sz w:val="32"/>
          <w:szCs w:val="32"/>
        </w:rPr>
      </w:pPr>
    </w:p>
    <w:p w:rsidR="000953F0" w:rsidRDefault="000953F0" w:rsidP="00381A95">
      <w:pPr>
        <w:rPr>
          <w:rFonts w:ascii="Times New Roman" w:hAnsi="Times New Roman" w:cs="Times New Roman"/>
          <w:sz w:val="32"/>
          <w:szCs w:val="32"/>
        </w:rPr>
      </w:pPr>
    </w:p>
    <w:p w:rsidR="000953F0" w:rsidRDefault="000953F0" w:rsidP="00381A95">
      <w:pPr>
        <w:rPr>
          <w:rFonts w:ascii="Times New Roman" w:hAnsi="Times New Roman" w:cs="Times New Roman"/>
          <w:sz w:val="32"/>
          <w:szCs w:val="32"/>
        </w:rPr>
      </w:pPr>
    </w:p>
    <w:p w:rsidR="00904A50" w:rsidRDefault="00904A50" w:rsidP="00464D2A">
      <w:pPr>
        <w:rPr>
          <w:rFonts w:ascii="Times New Roman" w:hAnsi="Times New Roman" w:cs="Times New Roman"/>
          <w:b/>
          <w:sz w:val="28"/>
          <w:szCs w:val="28"/>
        </w:rPr>
      </w:pPr>
    </w:p>
    <w:p w:rsidR="000E3B23" w:rsidRDefault="000E3B23" w:rsidP="00464D2A">
      <w:pPr>
        <w:rPr>
          <w:rFonts w:ascii="Times New Roman" w:hAnsi="Times New Roman" w:cs="Times New Roman"/>
          <w:b/>
          <w:sz w:val="28"/>
          <w:szCs w:val="28"/>
        </w:rPr>
      </w:pPr>
    </w:p>
    <w:p w:rsidR="000E3B23" w:rsidRDefault="000E3B23" w:rsidP="00464D2A">
      <w:pPr>
        <w:rPr>
          <w:rFonts w:ascii="Times New Roman" w:hAnsi="Times New Roman" w:cs="Times New Roman"/>
          <w:b/>
          <w:sz w:val="28"/>
          <w:szCs w:val="28"/>
        </w:rPr>
      </w:pPr>
    </w:p>
    <w:p w:rsidR="00381A95" w:rsidRPr="00F971B4" w:rsidRDefault="00381A95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971B4">
        <w:rPr>
          <w:rFonts w:ascii="Times New Roman" w:hAnsi="Times New Roman" w:cs="Times New Roman"/>
          <w:b/>
          <w:sz w:val="28"/>
          <w:szCs w:val="28"/>
        </w:rPr>
        <w:t>LAMPIRAN VII</w:t>
      </w:r>
      <w:r w:rsidR="00283F23">
        <w:rPr>
          <w:rFonts w:ascii="Times New Roman" w:hAnsi="Times New Roman" w:cs="Times New Roman"/>
          <w:b/>
          <w:sz w:val="28"/>
          <w:szCs w:val="28"/>
        </w:rPr>
        <w:t>I</w:t>
      </w:r>
    </w:p>
    <w:p w:rsidR="00381A95" w:rsidRDefault="00381A95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971B4">
        <w:rPr>
          <w:rFonts w:ascii="Times New Roman" w:hAnsi="Times New Roman" w:cs="Times New Roman"/>
          <w:b/>
          <w:sz w:val="28"/>
          <w:szCs w:val="28"/>
        </w:rPr>
        <w:t>DOKUMENTASI</w:t>
      </w:r>
    </w:p>
    <w:p w:rsidR="003004FE" w:rsidRDefault="003004FE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3004FE" w:rsidRDefault="003004FE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3004FE" w:rsidRDefault="003004FE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3004FE" w:rsidRDefault="003004FE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3004FE" w:rsidRDefault="003004FE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3004FE" w:rsidRDefault="003004FE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3004FE" w:rsidRDefault="003004FE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3004FE" w:rsidRDefault="003004FE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3004FE" w:rsidRDefault="003004FE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3004FE" w:rsidRDefault="003004FE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3004FE" w:rsidRDefault="003004FE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3004FE" w:rsidRDefault="003004FE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3004FE" w:rsidRDefault="003004FE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F0DE6" w:rsidRDefault="008F0DE6" w:rsidP="003004FE">
      <w:pPr>
        <w:rPr>
          <w:rFonts w:ascii="Times New Roman" w:hAnsi="Times New Roman" w:cs="Times New Roman"/>
          <w:b/>
          <w:sz w:val="28"/>
          <w:szCs w:val="28"/>
        </w:rPr>
      </w:pPr>
    </w:p>
    <w:p w:rsidR="008F0DE6" w:rsidRPr="00D358C6" w:rsidRDefault="008F0DE6" w:rsidP="008F0DE6">
      <w:pPr>
        <w:jc w:val="center"/>
        <w:rPr>
          <w:rFonts w:ascii="Times New Roman" w:hAnsi="Times New Roman" w:cs="Times New Roman"/>
          <w:sz w:val="32"/>
          <w:szCs w:val="32"/>
        </w:rPr>
      </w:pPr>
      <w:r w:rsidRPr="00D358C6">
        <w:rPr>
          <w:rFonts w:ascii="Times New Roman" w:hAnsi="Times New Roman" w:cs="Times New Roman"/>
          <w:sz w:val="32"/>
          <w:szCs w:val="32"/>
        </w:rPr>
        <w:lastRenderedPageBreak/>
        <w:t>DOKUMENTASI</w:t>
      </w:r>
    </w:p>
    <w:p w:rsidR="008F0DE6" w:rsidRDefault="008F0DE6" w:rsidP="008F0DE6">
      <w:pPr>
        <w:jc w:val="center"/>
      </w:pPr>
    </w:p>
    <w:p w:rsidR="008F0DE6" w:rsidRDefault="008F0DE6" w:rsidP="008F0DE6">
      <w:pPr>
        <w:jc w:val="center"/>
      </w:pPr>
      <w:r>
        <w:rPr>
          <w:noProof/>
        </w:rPr>
        <w:drawing>
          <wp:inline distT="0" distB="0" distL="0" distR="0" wp14:anchorId="7B75805E" wp14:editId="65CA97B3">
            <wp:extent cx="3351188" cy="2091193"/>
            <wp:effectExtent l="0" t="0" r="1905" b="4445"/>
            <wp:docPr id="8" name="Picture 8" descr="C:\Users\Perdana6\Downloads\WhatsApp Image 2021-06-21 at 15.35.09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Perdana6\Downloads\WhatsApp Image 2021-06-21 at 15.35.09.jpeg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6011" cy="21066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1814DAD0" wp14:editId="731B2258">
            <wp:extent cx="3315694" cy="2329732"/>
            <wp:effectExtent l="0" t="0" r="0" b="0"/>
            <wp:docPr id="7" name="Picture 7" descr="D:\proposal egar\edit\IMG2021062914215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proposal egar\edit\IMG20210629142157.jpg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20711" cy="23332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264F" w:rsidRDefault="0009264F" w:rsidP="008F0DE6">
      <w:pPr>
        <w:jc w:val="center"/>
      </w:pPr>
      <w:r>
        <w:rPr>
          <w:noProof/>
        </w:rPr>
        <w:drawing>
          <wp:inline distT="0" distB="0" distL="0" distR="0" wp14:anchorId="17D46106" wp14:editId="499AD143">
            <wp:extent cx="3347499" cy="2401294"/>
            <wp:effectExtent l="0" t="0" r="5715" b="0"/>
            <wp:docPr id="9" name="Picture 9" descr="D:\proposal egar\edit\IMG202106281401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proposal egar\edit\IMG20210628140113.jpg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82795" cy="24266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0DE6" w:rsidRDefault="008F0DE6" w:rsidP="0009264F">
      <w:pPr>
        <w:jc w:val="center"/>
      </w:pPr>
    </w:p>
    <w:p w:rsidR="008F0DE6" w:rsidRDefault="008F0DE6" w:rsidP="008F0DE6">
      <w:pPr>
        <w:jc w:val="center"/>
        <w:rPr>
          <w:noProof/>
        </w:rPr>
      </w:pPr>
    </w:p>
    <w:p w:rsidR="008F0DE6" w:rsidRDefault="008F0DE6" w:rsidP="008F0DE6">
      <w:pPr>
        <w:jc w:val="center"/>
      </w:pPr>
      <w:r>
        <w:rPr>
          <w:noProof/>
        </w:rPr>
        <w:drawing>
          <wp:inline distT="0" distB="0" distL="0" distR="0" wp14:anchorId="759238EB" wp14:editId="059E9619">
            <wp:extent cx="3173850" cy="2369488"/>
            <wp:effectExtent l="0" t="0" r="7620" b="0"/>
            <wp:docPr id="10" name="Picture 10" descr="C:\Users\Win 10\AppData\Local\Microsoft\Windows\INetCache\Content.Word\IMG2021062814245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Win 10\AppData\Local\Microsoft\Windows\INetCache\Content.Word\IMG20210628142451.jpg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91426" cy="2382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0DE6" w:rsidRDefault="008F0DE6" w:rsidP="008F0DE6">
      <w:pPr>
        <w:jc w:val="center"/>
      </w:pPr>
      <w:r>
        <w:rPr>
          <w:noProof/>
        </w:rPr>
        <w:drawing>
          <wp:inline distT="0" distB="0" distL="0" distR="0" wp14:anchorId="2FF0E0F9" wp14:editId="46F38A85">
            <wp:extent cx="3131418" cy="2385414"/>
            <wp:effectExtent l="0" t="0" r="0" b="0"/>
            <wp:docPr id="11" name="Picture 11" descr="C:\Users\Win 10\AppData\Local\Microsoft\Windows\INetCache\Content.Word\IMG2021062814252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Win 10\AppData\Local\Microsoft\Windows\INetCache\Content.Word\IMG20210628142521.jpg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37160" cy="23897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0DE6" w:rsidRDefault="008F0DE6" w:rsidP="008F0DE6">
      <w:pPr>
        <w:jc w:val="center"/>
      </w:pPr>
    </w:p>
    <w:p w:rsidR="008F0DE6" w:rsidRDefault="008F0DE6" w:rsidP="008F0DE6">
      <w:pPr>
        <w:jc w:val="center"/>
      </w:pPr>
    </w:p>
    <w:p w:rsidR="008F0DE6" w:rsidRDefault="008F0DE6" w:rsidP="008F0DE6">
      <w:pPr>
        <w:jc w:val="center"/>
      </w:pPr>
      <w:r>
        <w:rPr>
          <w:noProof/>
        </w:rPr>
        <w:lastRenderedPageBreak/>
        <w:drawing>
          <wp:inline distT="0" distB="0" distL="0" distR="0" wp14:anchorId="0815F6E6" wp14:editId="4DAD7C38">
            <wp:extent cx="3179963" cy="2385391"/>
            <wp:effectExtent l="0" t="0" r="1905" b="0"/>
            <wp:docPr id="12" name="Picture 12" descr="C:\Users\Win 10\AppData\Local\Microsoft\Windows\INetCache\Content.Word\IMG2021062914212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Win 10\AppData\Local\Microsoft\Windows\INetCache\Content.Word\IMG20210629142123.jpg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6334" cy="2390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0DE6" w:rsidRDefault="008F0DE6" w:rsidP="008F0DE6">
      <w:pPr>
        <w:jc w:val="center"/>
      </w:pPr>
      <w:r>
        <w:rPr>
          <w:noProof/>
        </w:rPr>
        <w:drawing>
          <wp:inline distT="0" distB="0" distL="0" distR="0" wp14:anchorId="13833FB2" wp14:editId="2D2F50DA">
            <wp:extent cx="3148161" cy="2361537"/>
            <wp:effectExtent l="0" t="0" r="0" b="1270"/>
            <wp:docPr id="13" name="Picture 13" descr="C:\Users\Win 10\AppData\Local\Microsoft\Windows\INetCache\Content.Word\IMG2021070214134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Win 10\AppData\Local\Microsoft\Windows\INetCache\Content.Word\IMG20210702141341.jpg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7435" cy="23684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0DE6" w:rsidRDefault="008F0DE6" w:rsidP="008F0DE6">
      <w:pPr>
        <w:jc w:val="center"/>
      </w:pPr>
    </w:p>
    <w:p w:rsidR="008F0DE6" w:rsidRPr="00F971B4" w:rsidRDefault="008F0DE6" w:rsidP="00133576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sectPr w:rsidR="008F0DE6" w:rsidRPr="00F971B4">
      <w:headerReference w:type="even" r:id="rId32"/>
      <w:headerReference w:type="default" r:id="rId33"/>
      <w:footerReference w:type="even" r:id="rId34"/>
      <w:footerReference w:type="default" r:id="rId35"/>
      <w:headerReference w:type="first" r:id="rId36"/>
      <w:footerReference w:type="first" r:id="rId3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D5755" w:rsidRDefault="00BD5755" w:rsidP="004C3F58">
      <w:pPr>
        <w:spacing w:after="0" w:line="240" w:lineRule="auto"/>
      </w:pPr>
      <w:r>
        <w:separator/>
      </w:r>
    </w:p>
  </w:endnote>
  <w:endnote w:type="continuationSeparator" w:id="0">
    <w:p w:rsidR="00BD5755" w:rsidRDefault="00BD5755" w:rsidP="004C3F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D5755" w:rsidRDefault="00BD5755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D5755" w:rsidRDefault="00BD5755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D5755" w:rsidRDefault="00BD575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D5755" w:rsidRDefault="00BD5755" w:rsidP="004C3F58">
      <w:pPr>
        <w:spacing w:after="0" w:line="240" w:lineRule="auto"/>
      </w:pPr>
      <w:r>
        <w:separator/>
      </w:r>
    </w:p>
  </w:footnote>
  <w:footnote w:type="continuationSeparator" w:id="0">
    <w:p w:rsidR="00BD5755" w:rsidRDefault="00BD5755" w:rsidP="004C3F5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D5755" w:rsidRDefault="00A760E0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0715579" o:spid="_x0000_s2050" type="#_x0000_t75" style="position:absolute;margin-left:0;margin-top:0;width:467.75pt;height:459.55pt;z-index:-251657216;mso-position-horizontal:center;mso-position-horizontal-relative:margin;mso-position-vertical:center;mso-position-vertical-relative:margin" o:allowincell="f">
          <v:imagedata r:id="rId1" o:title="umm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D5755" w:rsidRDefault="00A760E0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0715580" o:spid="_x0000_s2051" type="#_x0000_t75" style="position:absolute;margin-left:0;margin-top:0;width:467.75pt;height:459.55pt;z-index:-251656192;mso-position-horizontal:center;mso-position-horizontal-relative:margin;mso-position-vertical:center;mso-position-vertical-relative:margin" o:allowincell="f">
          <v:imagedata r:id="rId1" o:title="umm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D5755" w:rsidRDefault="00A760E0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0715578" o:spid="_x0000_s2049" type="#_x0000_t75" style="position:absolute;margin-left:0;margin-top:0;width:467.75pt;height:459.55pt;z-index:-251658240;mso-position-horizontal:center;mso-position-horizontal-relative:margin;mso-position-vertical:center;mso-position-vertical-relative:margin" o:allowincell="f">
          <v:imagedata r:id="rId1" o:title="umm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C0132"/>
    <w:multiLevelType w:val="hybridMultilevel"/>
    <w:tmpl w:val="CCD45BCC"/>
    <w:lvl w:ilvl="0" w:tplc="D804C16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019E38FC"/>
    <w:multiLevelType w:val="hybridMultilevel"/>
    <w:tmpl w:val="74320968"/>
    <w:lvl w:ilvl="0" w:tplc="CD7A5CD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098144D7"/>
    <w:multiLevelType w:val="hybridMultilevel"/>
    <w:tmpl w:val="4104A3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B252AF7"/>
    <w:multiLevelType w:val="hybridMultilevel"/>
    <w:tmpl w:val="2FD0B008"/>
    <w:lvl w:ilvl="0" w:tplc="A194174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3C641564"/>
    <w:multiLevelType w:val="hybridMultilevel"/>
    <w:tmpl w:val="BF2CA462"/>
    <w:lvl w:ilvl="0" w:tplc="DB144F6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472647FA"/>
    <w:multiLevelType w:val="hybridMultilevel"/>
    <w:tmpl w:val="B2ACE45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754181F"/>
    <w:multiLevelType w:val="hybridMultilevel"/>
    <w:tmpl w:val="E536C6FA"/>
    <w:lvl w:ilvl="0" w:tplc="C61497F4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7">
    <w:nsid w:val="4A5E34CD"/>
    <w:multiLevelType w:val="multilevel"/>
    <w:tmpl w:val="71DEDB90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>
    <w:nsid w:val="7A2D57C8"/>
    <w:multiLevelType w:val="hybridMultilevel"/>
    <w:tmpl w:val="0D42E770"/>
    <w:lvl w:ilvl="0" w:tplc="85B4C56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5"/>
  </w:num>
  <w:num w:numId="2">
    <w:abstractNumId w:val="2"/>
  </w:num>
  <w:num w:numId="3">
    <w:abstractNumId w:val="1"/>
  </w:num>
  <w:num w:numId="4">
    <w:abstractNumId w:val="3"/>
  </w:num>
  <w:num w:numId="5">
    <w:abstractNumId w:val="8"/>
  </w:num>
  <w:num w:numId="6">
    <w:abstractNumId w:val="4"/>
  </w:num>
  <w:num w:numId="7">
    <w:abstractNumId w:val="0"/>
  </w:num>
  <w:num w:numId="8">
    <w:abstractNumId w:val="7"/>
  </w:num>
  <w:num w:numId="9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33576"/>
    <w:rsid w:val="00025697"/>
    <w:rsid w:val="00054FCF"/>
    <w:rsid w:val="000802A6"/>
    <w:rsid w:val="0009264F"/>
    <w:rsid w:val="000953F0"/>
    <w:rsid w:val="0009722A"/>
    <w:rsid w:val="000A73A7"/>
    <w:rsid w:val="000E3B23"/>
    <w:rsid w:val="000E44A0"/>
    <w:rsid w:val="000F68C5"/>
    <w:rsid w:val="00107A25"/>
    <w:rsid w:val="00133576"/>
    <w:rsid w:val="001B3EDD"/>
    <w:rsid w:val="001E5D32"/>
    <w:rsid w:val="001E7CB7"/>
    <w:rsid w:val="00203C13"/>
    <w:rsid w:val="00235BD9"/>
    <w:rsid w:val="0024227D"/>
    <w:rsid w:val="00245B86"/>
    <w:rsid w:val="00250A97"/>
    <w:rsid w:val="00263056"/>
    <w:rsid w:val="00264D74"/>
    <w:rsid w:val="00274E99"/>
    <w:rsid w:val="00283F23"/>
    <w:rsid w:val="00284B57"/>
    <w:rsid w:val="002E38AC"/>
    <w:rsid w:val="003004FE"/>
    <w:rsid w:val="00301D0A"/>
    <w:rsid w:val="00312D04"/>
    <w:rsid w:val="00314891"/>
    <w:rsid w:val="00372FF5"/>
    <w:rsid w:val="00381A95"/>
    <w:rsid w:val="003B1918"/>
    <w:rsid w:val="003B3E55"/>
    <w:rsid w:val="003D56B0"/>
    <w:rsid w:val="003E398C"/>
    <w:rsid w:val="004047A4"/>
    <w:rsid w:val="0042622E"/>
    <w:rsid w:val="00430BF2"/>
    <w:rsid w:val="00441600"/>
    <w:rsid w:val="00464D2A"/>
    <w:rsid w:val="004960A8"/>
    <w:rsid w:val="004A21D3"/>
    <w:rsid w:val="004B2B4B"/>
    <w:rsid w:val="004B4857"/>
    <w:rsid w:val="004C3F58"/>
    <w:rsid w:val="004F62D5"/>
    <w:rsid w:val="0053036A"/>
    <w:rsid w:val="0056114C"/>
    <w:rsid w:val="0056121C"/>
    <w:rsid w:val="00577497"/>
    <w:rsid w:val="005866A6"/>
    <w:rsid w:val="005B222E"/>
    <w:rsid w:val="005B2E3C"/>
    <w:rsid w:val="00653AB4"/>
    <w:rsid w:val="006744D7"/>
    <w:rsid w:val="006D7D89"/>
    <w:rsid w:val="00761C44"/>
    <w:rsid w:val="00775A04"/>
    <w:rsid w:val="00776404"/>
    <w:rsid w:val="0078123D"/>
    <w:rsid w:val="00797453"/>
    <w:rsid w:val="007F701F"/>
    <w:rsid w:val="00844303"/>
    <w:rsid w:val="0084759D"/>
    <w:rsid w:val="00862A4D"/>
    <w:rsid w:val="00876EC1"/>
    <w:rsid w:val="00880A46"/>
    <w:rsid w:val="00894064"/>
    <w:rsid w:val="008976DD"/>
    <w:rsid w:val="008C5114"/>
    <w:rsid w:val="008F0DE6"/>
    <w:rsid w:val="008F117E"/>
    <w:rsid w:val="008F23DA"/>
    <w:rsid w:val="00904A50"/>
    <w:rsid w:val="009120AD"/>
    <w:rsid w:val="00925465"/>
    <w:rsid w:val="00927E7A"/>
    <w:rsid w:val="0093648E"/>
    <w:rsid w:val="009C3C2D"/>
    <w:rsid w:val="009D6611"/>
    <w:rsid w:val="009E6DD0"/>
    <w:rsid w:val="00A341A0"/>
    <w:rsid w:val="00A501FC"/>
    <w:rsid w:val="00A760E0"/>
    <w:rsid w:val="00A9382D"/>
    <w:rsid w:val="00AB2FEB"/>
    <w:rsid w:val="00AB57C3"/>
    <w:rsid w:val="00B23DA0"/>
    <w:rsid w:val="00B754AF"/>
    <w:rsid w:val="00BD5755"/>
    <w:rsid w:val="00BD5EA5"/>
    <w:rsid w:val="00BD74B4"/>
    <w:rsid w:val="00BE0F4A"/>
    <w:rsid w:val="00BE7647"/>
    <w:rsid w:val="00C11F88"/>
    <w:rsid w:val="00C22C7B"/>
    <w:rsid w:val="00C30FA9"/>
    <w:rsid w:val="00C3777C"/>
    <w:rsid w:val="00C6513A"/>
    <w:rsid w:val="00C83FFA"/>
    <w:rsid w:val="00CA3E3B"/>
    <w:rsid w:val="00CC1221"/>
    <w:rsid w:val="00D0430D"/>
    <w:rsid w:val="00D0576E"/>
    <w:rsid w:val="00D546B7"/>
    <w:rsid w:val="00D82B12"/>
    <w:rsid w:val="00DA2A29"/>
    <w:rsid w:val="00E5571B"/>
    <w:rsid w:val="00E95B05"/>
    <w:rsid w:val="00ED06BF"/>
    <w:rsid w:val="00EE3CD7"/>
    <w:rsid w:val="00F05157"/>
    <w:rsid w:val="00F05A70"/>
    <w:rsid w:val="00F47199"/>
    <w:rsid w:val="00F55C98"/>
    <w:rsid w:val="00F971B4"/>
    <w:rsid w:val="00FB4B29"/>
    <w:rsid w:val="00FD6F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C5114"/>
    <w:pPr>
      <w:widowControl w:val="0"/>
      <w:autoSpaceDE w:val="0"/>
      <w:autoSpaceDN w:val="0"/>
      <w:adjustRightInd w:val="0"/>
      <w:spacing w:after="0" w:line="240" w:lineRule="auto"/>
      <w:outlineLvl w:val="0"/>
    </w:pPr>
    <w:rPr>
      <w:rFonts w:ascii="Courier New" w:eastAsiaTheme="minorEastAsia" w:hAnsi="Courier New" w:cs="Courier New"/>
      <w:b/>
      <w:bCs/>
      <w:color w:val="000000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8C5114"/>
    <w:pPr>
      <w:widowControl w:val="0"/>
      <w:autoSpaceDE w:val="0"/>
      <w:autoSpaceDN w:val="0"/>
      <w:adjustRightInd w:val="0"/>
      <w:spacing w:after="0" w:line="240" w:lineRule="auto"/>
      <w:outlineLvl w:val="1"/>
    </w:pPr>
    <w:rPr>
      <w:rFonts w:ascii="Courier New" w:eastAsiaTheme="minorEastAsia" w:hAnsi="Courier New" w:cs="Courier New"/>
      <w:b/>
      <w:bCs/>
      <w:i/>
      <w:iCs/>
      <w:color w:val="000000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8C5114"/>
    <w:pPr>
      <w:widowControl w:val="0"/>
      <w:autoSpaceDE w:val="0"/>
      <w:autoSpaceDN w:val="0"/>
      <w:adjustRightInd w:val="0"/>
      <w:spacing w:after="0" w:line="240" w:lineRule="auto"/>
      <w:outlineLvl w:val="2"/>
    </w:pPr>
    <w:rPr>
      <w:rFonts w:ascii="Courier New" w:eastAsiaTheme="minorEastAsia" w:hAnsi="Courier New" w:cs="Courier New"/>
      <w:b/>
      <w:bCs/>
      <w:color w:val="000000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54FC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FCF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4C3F5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C3F58"/>
  </w:style>
  <w:style w:type="paragraph" w:styleId="Footer">
    <w:name w:val="footer"/>
    <w:basedOn w:val="Normal"/>
    <w:link w:val="FooterChar"/>
    <w:uiPriority w:val="99"/>
    <w:unhideWhenUsed/>
    <w:rsid w:val="004C3F5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C3F58"/>
  </w:style>
  <w:style w:type="character" w:customStyle="1" w:styleId="Heading1Char">
    <w:name w:val="Heading 1 Char"/>
    <w:basedOn w:val="DefaultParagraphFont"/>
    <w:link w:val="Heading1"/>
    <w:uiPriority w:val="9"/>
    <w:rsid w:val="008C5114"/>
    <w:rPr>
      <w:rFonts w:ascii="Courier New" w:eastAsiaTheme="minorEastAsia" w:hAnsi="Courier New" w:cs="Courier New"/>
      <w:b/>
      <w:bCs/>
      <w:color w:val="000000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8C5114"/>
    <w:rPr>
      <w:rFonts w:ascii="Courier New" w:eastAsiaTheme="minorEastAsia" w:hAnsi="Courier New" w:cs="Courier New"/>
      <w:b/>
      <w:bCs/>
      <w:i/>
      <w:iCs/>
      <w:color w:val="000000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9"/>
    <w:rsid w:val="008C5114"/>
    <w:rPr>
      <w:rFonts w:ascii="Courier New" w:eastAsiaTheme="minorEastAsia" w:hAnsi="Courier New" w:cs="Courier New"/>
      <w:b/>
      <w:bCs/>
      <w:color w:val="000000"/>
      <w:sz w:val="26"/>
      <w:szCs w:val="26"/>
    </w:rPr>
  </w:style>
  <w:style w:type="table" w:styleId="TableGrid">
    <w:name w:val="Table Grid"/>
    <w:basedOn w:val="TableNormal"/>
    <w:uiPriority w:val="59"/>
    <w:rsid w:val="00AB2FE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AB2FEB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C5114"/>
    <w:pPr>
      <w:widowControl w:val="0"/>
      <w:autoSpaceDE w:val="0"/>
      <w:autoSpaceDN w:val="0"/>
      <w:adjustRightInd w:val="0"/>
      <w:spacing w:after="0" w:line="240" w:lineRule="auto"/>
      <w:outlineLvl w:val="0"/>
    </w:pPr>
    <w:rPr>
      <w:rFonts w:ascii="Courier New" w:eastAsiaTheme="minorEastAsia" w:hAnsi="Courier New" w:cs="Courier New"/>
      <w:b/>
      <w:bCs/>
      <w:color w:val="000000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8C5114"/>
    <w:pPr>
      <w:widowControl w:val="0"/>
      <w:autoSpaceDE w:val="0"/>
      <w:autoSpaceDN w:val="0"/>
      <w:adjustRightInd w:val="0"/>
      <w:spacing w:after="0" w:line="240" w:lineRule="auto"/>
      <w:outlineLvl w:val="1"/>
    </w:pPr>
    <w:rPr>
      <w:rFonts w:ascii="Courier New" w:eastAsiaTheme="minorEastAsia" w:hAnsi="Courier New" w:cs="Courier New"/>
      <w:b/>
      <w:bCs/>
      <w:i/>
      <w:iCs/>
      <w:color w:val="000000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8C5114"/>
    <w:pPr>
      <w:widowControl w:val="0"/>
      <w:autoSpaceDE w:val="0"/>
      <w:autoSpaceDN w:val="0"/>
      <w:adjustRightInd w:val="0"/>
      <w:spacing w:after="0" w:line="240" w:lineRule="auto"/>
      <w:outlineLvl w:val="2"/>
    </w:pPr>
    <w:rPr>
      <w:rFonts w:ascii="Courier New" w:eastAsiaTheme="minorEastAsia" w:hAnsi="Courier New" w:cs="Courier New"/>
      <w:b/>
      <w:bCs/>
      <w:color w:val="000000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54FC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FCF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4C3F5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C3F58"/>
  </w:style>
  <w:style w:type="paragraph" w:styleId="Footer">
    <w:name w:val="footer"/>
    <w:basedOn w:val="Normal"/>
    <w:link w:val="FooterChar"/>
    <w:uiPriority w:val="99"/>
    <w:unhideWhenUsed/>
    <w:rsid w:val="004C3F5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C3F58"/>
  </w:style>
  <w:style w:type="character" w:customStyle="1" w:styleId="Heading1Char">
    <w:name w:val="Heading 1 Char"/>
    <w:basedOn w:val="DefaultParagraphFont"/>
    <w:link w:val="Heading1"/>
    <w:uiPriority w:val="9"/>
    <w:rsid w:val="008C5114"/>
    <w:rPr>
      <w:rFonts w:ascii="Courier New" w:eastAsiaTheme="minorEastAsia" w:hAnsi="Courier New" w:cs="Courier New"/>
      <w:b/>
      <w:bCs/>
      <w:color w:val="000000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8C5114"/>
    <w:rPr>
      <w:rFonts w:ascii="Courier New" w:eastAsiaTheme="minorEastAsia" w:hAnsi="Courier New" w:cs="Courier New"/>
      <w:b/>
      <w:bCs/>
      <w:i/>
      <w:iCs/>
      <w:color w:val="000000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9"/>
    <w:rsid w:val="008C5114"/>
    <w:rPr>
      <w:rFonts w:ascii="Courier New" w:eastAsiaTheme="minorEastAsia" w:hAnsi="Courier New" w:cs="Courier New"/>
      <w:b/>
      <w:bCs/>
      <w:color w:val="000000"/>
      <w:sz w:val="26"/>
      <w:szCs w:val="26"/>
    </w:rPr>
  </w:style>
  <w:style w:type="table" w:styleId="TableGrid">
    <w:name w:val="Table Grid"/>
    <w:basedOn w:val="TableNormal"/>
    <w:uiPriority w:val="59"/>
    <w:rsid w:val="00AB2FE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AB2FE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package" Target="embeddings/Microsoft_Excel_Worksheet3.xlsx"/><Relationship Id="rId18" Type="http://schemas.openxmlformats.org/officeDocument/2006/relationships/image" Target="media/image6.jpeg"/><Relationship Id="rId26" Type="http://schemas.openxmlformats.org/officeDocument/2006/relationships/image" Target="media/image14.jpeg"/><Relationship Id="rId39" Type="http://schemas.openxmlformats.org/officeDocument/2006/relationships/theme" Target="theme/theme1.xml"/><Relationship Id="rId3" Type="http://schemas.microsoft.com/office/2007/relationships/stylesWithEffects" Target="stylesWithEffects.xml"/><Relationship Id="rId21" Type="http://schemas.openxmlformats.org/officeDocument/2006/relationships/image" Target="media/image9.jpeg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package" Target="embeddings/Microsoft_Word_Document5.docx"/><Relationship Id="rId25" Type="http://schemas.openxmlformats.org/officeDocument/2006/relationships/image" Target="media/image13.jpeg"/><Relationship Id="rId33" Type="http://schemas.openxmlformats.org/officeDocument/2006/relationships/header" Target="header2.xml"/><Relationship Id="rId38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5.emf"/><Relationship Id="rId20" Type="http://schemas.openxmlformats.org/officeDocument/2006/relationships/image" Target="media/image8.jpeg"/><Relationship Id="rId29" Type="http://schemas.openxmlformats.org/officeDocument/2006/relationships/image" Target="media/image17.jpe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package" Target="embeddings/Microsoft_Excel_Worksheet2.xlsx"/><Relationship Id="rId24" Type="http://schemas.openxmlformats.org/officeDocument/2006/relationships/image" Target="media/image12.jpeg"/><Relationship Id="rId32" Type="http://schemas.openxmlformats.org/officeDocument/2006/relationships/header" Target="header1.xml"/><Relationship Id="rId37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package" Target="embeddings/Microsoft_Word_Document4.docx"/><Relationship Id="rId23" Type="http://schemas.openxmlformats.org/officeDocument/2006/relationships/image" Target="media/image11.jpeg"/><Relationship Id="rId28" Type="http://schemas.openxmlformats.org/officeDocument/2006/relationships/image" Target="media/image16.jpeg"/><Relationship Id="rId36" Type="http://schemas.openxmlformats.org/officeDocument/2006/relationships/header" Target="header3.xml"/><Relationship Id="rId10" Type="http://schemas.openxmlformats.org/officeDocument/2006/relationships/image" Target="media/image2.emf"/><Relationship Id="rId19" Type="http://schemas.openxmlformats.org/officeDocument/2006/relationships/image" Target="media/image7.jpeg"/><Relationship Id="rId31" Type="http://schemas.openxmlformats.org/officeDocument/2006/relationships/image" Target="media/image19.jpeg"/><Relationship Id="rId4" Type="http://schemas.openxmlformats.org/officeDocument/2006/relationships/settings" Target="settings.xml"/><Relationship Id="rId9" Type="http://schemas.openxmlformats.org/officeDocument/2006/relationships/package" Target="embeddings/Microsoft_Excel_Worksheet1.xlsx"/><Relationship Id="rId14" Type="http://schemas.openxmlformats.org/officeDocument/2006/relationships/image" Target="media/image4.emf"/><Relationship Id="rId22" Type="http://schemas.openxmlformats.org/officeDocument/2006/relationships/image" Target="media/image10.jpeg"/><Relationship Id="rId27" Type="http://schemas.openxmlformats.org/officeDocument/2006/relationships/image" Target="media/image15.jpeg"/><Relationship Id="rId30" Type="http://schemas.openxmlformats.org/officeDocument/2006/relationships/image" Target="media/image18.jpeg"/><Relationship Id="rId35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0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0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2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</TotalTime>
  <Pages>45</Pages>
  <Words>3288</Words>
  <Characters>18748</Characters>
  <Application>Microsoft Office Word</Application>
  <DocSecurity>0</DocSecurity>
  <Lines>156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9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 10</dc:creator>
  <cp:lastModifiedBy>Win 10</cp:lastModifiedBy>
  <cp:revision>111</cp:revision>
  <cp:lastPrinted>2021-08-19T21:35:00Z</cp:lastPrinted>
  <dcterms:created xsi:type="dcterms:W3CDTF">2021-08-10T00:15:00Z</dcterms:created>
  <dcterms:modified xsi:type="dcterms:W3CDTF">2021-09-19T14:14:00Z</dcterms:modified>
</cp:coreProperties>
</file>